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54C0D3" w14:textId="77777777" w:rsidR="004F23EB" w:rsidRDefault="004F23EB" w:rsidP="004F23EB">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5E7EE337" w14:textId="77777777" w:rsidR="004F23EB" w:rsidRDefault="004F23EB" w:rsidP="004F23EB">
      <w:pPr>
        <w:ind w:firstLine="720"/>
        <w:jc w:val="center"/>
        <w:rPr>
          <w:rFonts w:ascii="Times New Roman" w:hAnsi="Times New Roman"/>
          <w:sz w:val="24"/>
          <w:szCs w:val="24"/>
        </w:rPr>
      </w:pPr>
    </w:p>
    <w:p w14:paraId="0E798CF2" w14:textId="5E2221FE" w:rsidR="004F23EB" w:rsidRPr="004F199F" w:rsidRDefault="004F23EB" w:rsidP="004F23EB">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6820CC1F" w14:textId="77777777" w:rsidR="004F23EB" w:rsidRPr="00371FA5" w:rsidRDefault="004F23EB" w:rsidP="004F23EB">
      <w:pPr>
        <w:spacing w:after="0" w:line="276" w:lineRule="auto"/>
        <w:ind w:firstLine="720"/>
        <w:jc w:val="both"/>
        <w:rPr>
          <w:rFonts w:ascii="Times New Roman" w:hAnsi="Times New Roman"/>
          <w:sz w:val="24"/>
          <w:szCs w:val="24"/>
        </w:rPr>
      </w:pPr>
    </w:p>
    <w:p w14:paraId="36993AFF" w14:textId="76455D88" w:rsidR="004F23EB" w:rsidRDefault="004F23EB" w:rsidP="004F23EB">
      <w:pPr>
        <w:spacing w:after="0" w:line="240" w:lineRule="auto"/>
        <w:ind w:firstLine="720"/>
        <w:jc w:val="both"/>
        <w:rPr>
          <w:rFonts w:ascii="Eras Light ITC" w:hAnsi="Eras Light ITC"/>
          <w:b/>
          <w:color w:val="000000" w:themeColor="text1"/>
          <w:sz w:val="24"/>
          <w:szCs w:val="24"/>
        </w:rPr>
      </w:pPr>
      <w:r>
        <w:rPr>
          <w:rFonts w:ascii="Times New Roman" w:hAnsi="Times New Roman" w:cs="Times New Roman"/>
          <w:b/>
          <w:bCs/>
          <w:sz w:val="24"/>
          <w:szCs w:val="24"/>
        </w:rPr>
        <w:t xml:space="preserve">OLATUNJI TOPE CHRISTIANAH </w:t>
      </w:r>
      <w:r>
        <w:rPr>
          <w:rFonts w:ascii="Times New Roman" w:hAnsi="Times New Roman" w:cs="Times New Roman"/>
          <w:b/>
          <w:bCs/>
          <w:sz w:val="24"/>
          <w:szCs w:val="24"/>
        </w:rPr>
        <w:t xml:space="preserve">                               HND/23/SLT/FT/0</w:t>
      </w:r>
      <w:r>
        <w:rPr>
          <w:rFonts w:ascii="Times New Roman" w:hAnsi="Times New Roman" w:cs="Times New Roman"/>
          <w:b/>
          <w:bCs/>
          <w:sz w:val="24"/>
          <w:szCs w:val="24"/>
        </w:rPr>
        <w:t>734</w:t>
      </w:r>
    </w:p>
    <w:p w14:paraId="2F7918E3" w14:textId="77777777" w:rsidR="004F23EB" w:rsidRPr="004F199F" w:rsidRDefault="004F23EB" w:rsidP="004F23EB">
      <w:pPr>
        <w:spacing w:after="0" w:line="240" w:lineRule="auto"/>
        <w:jc w:val="center"/>
        <w:rPr>
          <w:rFonts w:ascii="Eras Light ITC" w:hAnsi="Eras Light ITC"/>
          <w:b/>
          <w:color w:val="000000" w:themeColor="text1"/>
          <w:sz w:val="24"/>
          <w:szCs w:val="24"/>
        </w:rPr>
      </w:pPr>
    </w:p>
    <w:p w14:paraId="516DE954" w14:textId="77777777" w:rsidR="004F23EB" w:rsidRDefault="004F23EB" w:rsidP="004F23EB">
      <w:pPr>
        <w:pStyle w:val="NoSpacing"/>
        <w:jc w:val="center"/>
        <w:rPr>
          <w:rFonts w:ascii="Algerian" w:hAnsi="Algerian"/>
          <w:b/>
          <w:color w:val="000000" w:themeColor="text1"/>
          <w:sz w:val="26"/>
          <w:szCs w:val="28"/>
        </w:rPr>
      </w:pPr>
      <w:bookmarkStart w:id="0" w:name="_Hlk145587188"/>
    </w:p>
    <w:p w14:paraId="53BC848C" w14:textId="44DF9BEF" w:rsidR="004F23EB" w:rsidRPr="004F199F" w:rsidRDefault="004F23EB" w:rsidP="004F23EB">
      <w:pPr>
        <w:pStyle w:val="NoSpacing"/>
        <w:jc w:val="center"/>
        <w:rPr>
          <w:rFonts w:ascii="Algerian" w:hAnsi="Algerian"/>
          <w:b/>
          <w:color w:val="000000" w:themeColor="text1"/>
          <w:sz w:val="26"/>
          <w:szCs w:val="28"/>
        </w:rPr>
      </w:pPr>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0235BEA9" w14:textId="77777777" w:rsidR="004F23EB" w:rsidRPr="004F199F" w:rsidRDefault="004F23EB" w:rsidP="004F23EB">
      <w:pPr>
        <w:pStyle w:val="NoSpacing"/>
        <w:jc w:val="center"/>
        <w:rPr>
          <w:rFonts w:ascii="Algerian" w:hAnsi="Algerian"/>
          <w:b/>
          <w:color w:val="000000" w:themeColor="text1"/>
          <w:sz w:val="26"/>
          <w:szCs w:val="28"/>
        </w:rPr>
      </w:pPr>
    </w:p>
    <w:p w14:paraId="62E01E07" w14:textId="77777777" w:rsidR="004F23EB" w:rsidRPr="004F199F" w:rsidRDefault="004F23EB" w:rsidP="004F23EB">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4AECDB12" w14:textId="77777777" w:rsidR="004F23EB" w:rsidRPr="004F199F" w:rsidRDefault="004F23EB" w:rsidP="004F23EB">
      <w:pPr>
        <w:spacing w:line="240" w:lineRule="auto"/>
        <w:rPr>
          <w:rFonts w:ascii="Monotype Corsiva" w:hAnsi="Monotype Corsiva" w:cs="Tahoma"/>
          <w:b/>
          <w:color w:val="000000" w:themeColor="text1"/>
          <w:sz w:val="2"/>
        </w:rPr>
      </w:pPr>
    </w:p>
    <w:p w14:paraId="7B9D1AED" w14:textId="77777777" w:rsidR="004F23EB" w:rsidRPr="004F199F" w:rsidRDefault="004F23EB" w:rsidP="004F23EB">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551EEAAF" w14:textId="77777777" w:rsidR="004F23EB" w:rsidRDefault="004F23EB" w:rsidP="004F23EB">
      <w:pPr>
        <w:tabs>
          <w:tab w:val="left" w:pos="5600"/>
        </w:tabs>
        <w:rPr>
          <w:b/>
          <w:sz w:val="28"/>
          <w:szCs w:val="28"/>
        </w:rPr>
      </w:pPr>
    </w:p>
    <w:p w14:paraId="1E1E2DB1" w14:textId="77777777" w:rsidR="004F23EB" w:rsidRDefault="004F23EB" w:rsidP="004F23EB">
      <w:pPr>
        <w:tabs>
          <w:tab w:val="left" w:pos="5600"/>
        </w:tabs>
        <w:rPr>
          <w:b/>
          <w:sz w:val="28"/>
          <w:szCs w:val="28"/>
        </w:rPr>
      </w:pPr>
    </w:p>
    <w:p w14:paraId="06CBAB48" w14:textId="77777777" w:rsidR="004F23EB" w:rsidRDefault="004F23EB" w:rsidP="004F23EB">
      <w:pPr>
        <w:tabs>
          <w:tab w:val="left" w:pos="5600"/>
        </w:tabs>
        <w:rPr>
          <w:b/>
          <w:sz w:val="28"/>
          <w:szCs w:val="28"/>
        </w:rPr>
      </w:pPr>
    </w:p>
    <w:p w14:paraId="4E76A3AD" w14:textId="77777777" w:rsidR="004F23EB" w:rsidRDefault="004F23EB" w:rsidP="004F23EB">
      <w:pPr>
        <w:tabs>
          <w:tab w:val="left" w:pos="5600"/>
        </w:tabs>
        <w:rPr>
          <w:b/>
          <w:sz w:val="28"/>
          <w:szCs w:val="28"/>
        </w:rPr>
      </w:pPr>
    </w:p>
    <w:p w14:paraId="3871F85E" w14:textId="77777777" w:rsidR="004F23EB" w:rsidRDefault="004F23EB" w:rsidP="004F23EB">
      <w:pPr>
        <w:tabs>
          <w:tab w:val="left" w:pos="5600"/>
        </w:tabs>
        <w:rPr>
          <w:b/>
          <w:sz w:val="28"/>
          <w:szCs w:val="28"/>
        </w:rPr>
      </w:pPr>
    </w:p>
    <w:p w14:paraId="075203CC" w14:textId="77777777" w:rsidR="004F23EB" w:rsidRDefault="004F23EB" w:rsidP="004F23EB">
      <w:pPr>
        <w:tabs>
          <w:tab w:val="left" w:pos="5600"/>
        </w:tabs>
        <w:jc w:val="center"/>
        <w:rPr>
          <w:sz w:val="28"/>
          <w:szCs w:val="28"/>
        </w:rPr>
      </w:pPr>
    </w:p>
    <w:p w14:paraId="70684DD2" w14:textId="77777777" w:rsidR="004F23EB" w:rsidRDefault="004F23EB" w:rsidP="004F23EB">
      <w:pPr>
        <w:tabs>
          <w:tab w:val="left" w:pos="5600"/>
        </w:tabs>
        <w:jc w:val="center"/>
        <w:rPr>
          <w:sz w:val="28"/>
          <w:szCs w:val="28"/>
        </w:rPr>
      </w:pPr>
    </w:p>
    <w:p w14:paraId="6C7E71A4" w14:textId="77777777" w:rsidR="004F23EB" w:rsidRDefault="004F23EB" w:rsidP="004F23EB">
      <w:pPr>
        <w:tabs>
          <w:tab w:val="left" w:pos="5600"/>
        </w:tabs>
        <w:jc w:val="center"/>
        <w:rPr>
          <w:sz w:val="28"/>
          <w:szCs w:val="28"/>
        </w:rPr>
      </w:pPr>
    </w:p>
    <w:p w14:paraId="49DA8043" w14:textId="77777777" w:rsidR="004F23EB" w:rsidRDefault="004F23EB" w:rsidP="004F23EB">
      <w:pPr>
        <w:tabs>
          <w:tab w:val="left" w:pos="5600"/>
        </w:tabs>
        <w:jc w:val="center"/>
        <w:rPr>
          <w:sz w:val="20"/>
          <w:szCs w:val="20"/>
        </w:rPr>
      </w:pPr>
    </w:p>
    <w:p w14:paraId="5E776287" w14:textId="77777777" w:rsidR="004F23EB" w:rsidRDefault="004F23EB" w:rsidP="004F23EB">
      <w:pPr>
        <w:tabs>
          <w:tab w:val="left" w:pos="5600"/>
        </w:tabs>
        <w:jc w:val="center"/>
        <w:rPr>
          <w:sz w:val="20"/>
          <w:szCs w:val="20"/>
        </w:rPr>
      </w:pPr>
    </w:p>
    <w:p w14:paraId="250BCD3B" w14:textId="77777777" w:rsidR="004F23EB" w:rsidRPr="00371FA5" w:rsidRDefault="004F23EB" w:rsidP="004F23EB">
      <w:pPr>
        <w:tabs>
          <w:tab w:val="left" w:pos="5600"/>
        </w:tabs>
        <w:jc w:val="center"/>
        <w:rPr>
          <w:sz w:val="20"/>
          <w:szCs w:val="20"/>
        </w:rPr>
      </w:pPr>
      <w:proofErr w:type="spellStart"/>
      <w:r w:rsidRPr="00371FA5">
        <w:rPr>
          <w:sz w:val="20"/>
          <w:szCs w:val="20"/>
        </w:rPr>
        <w:t>i</w:t>
      </w:r>
      <w:proofErr w:type="spellEnd"/>
    </w:p>
    <w:p w14:paraId="50CD1165" w14:textId="77777777" w:rsidR="004F23EB" w:rsidRPr="004F199F" w:rsidRDefault="004F23EB" w:rsidP="004F23EB">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66213C09" w14:textId="77777777" w:rsidR="004F23EB" w:rsidRPr="004F199F" w:rsidRDefault="004F23EB" w:rsidP="004F23EB">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24091823" w14:textId="77777777" w:rsidR="004F23EB" w:rsidRPr="004F199F" w:rsidRDefault="004F23EB" w:rsidP="004F23EB">
      <w:pPr>
        <w:spacing w:line="240" w:lineRule="auto"/>
        <w:rPr>
          <w:rFonts w:ascii="Times New Roman" w:hAnsi="Times New Roman" w:cs="Times New Roman"/>
          <w:color w:val="000000" w:themeColor="text1"/>
          <w:sz w:val="24"/>
          <w:szCs w:val="24"/>
        </w:rPr>
      </w:pPr>
    </w:p>
    <w:p w14:paraId="0BEFBBA7" w14:textId="77777777" w:rsidR="004F23EB" w:rsidRPr="004F199F" w:rsidRDefault="004F23EB" w:rsidP="004F23EB">
      <w:pPr>
        <w:spacing w:line="240" w:lineRule="auto"/>
        <w:rPr>
          <w:rFonts w:ascii="Times New Roman" w:hAnsi="Times New Roman" w:cs="Times New Roman"/>
          <w:color w:val="000000" w:themeColor="text1"/>
          <w:sz w:val="24"/>
          <w:szCs w:val="24"/>
        </w:rPr>
      </w:pPr>
    </w:p>
    <w:p w14:paraId="06FEAD58" w14:textId="77777777" w:rsidR="004F23EB" w:rsidRPr="004F199F" w:rsidRDefault="004F23EB" w:rsidP="004F23E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34CBADE" w14:textId="77777777" w:rsidR="004F23EB" w:rsidRPr="004F199F" w:rsidRDefault="004F23EB" w:rsidP="004F23EB">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61A9D5CD"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B7BFCC1"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6E9C4570"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7C20C4E8"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102EF5CA" w14:textId="77777777" w:rsidR="004F23EB" w:rsidRPr="004F199F" w:rsidRDefault="004F23EB" w:rsidP="004F23EB">
      <w:pPr>
        <w:spacing w:after="0" w:line="240" w:lineRule="auto"/>
        <w:rPr>
          <w:rFonts w:ascii="Times New Roman" w:hAnsi="Times New Roman" w:cs="Times New Roman"/>
          <w:b/>
          <w:color w:val="000000" w:themeColor="text1"/>
          <w:sz w:val="24"/>
          <w:szCs w:val="24"/>
        </w:rPr>
      </w:pPr>
    </w:p>
    <w:p w14:paraId="74980372" w14:textId="77777777" w:rsidR="004F23EB" w:rsidRPr="004F199F" w:rsidRDefault="004F23EB" w:rsidP="004F23E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6C92E0B" w14:textId="77777777" w:rsidR="004F23EB" w:rsidRPr="004F199F" w:rsidRDefault="004F23EB" w:rsidP="004F23EB">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6EF818C3" w14:textId="77777777" w:rsidR="004F23EB" w:rsidRPr="004F199F" w:rsidRDefault="004F23EB" w:rsidP="004F23EB">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3EDAD698" w14:textId="77777777" w:rsidR="004F23EB" w:rsidRPr="004F199F" w:rsidRDefault="004F23EB" w:rsidP="004F23EB">
      <w:pPr>
        <w:spacing w:after="0" w:line="240" w:lineRule="auto"/>
        <w:rPr>
          <w:rFonts w:ascii="Times New Roman" w:hAnsi="Times New Roman" w:cs="Times New Roman"/>
          <w:color w:val="000000" w:themeColor="text1"/>
          <w:sz w:val="24"/>
          <w:szCs w:val="24"/>
        </w:rPr>
      </w:pPr>
    </w:p>
    <w:p w14:paraId="6C675278" w14:textId="77777777" w:rsidR="004F23EB" w:rsidRPr="004F199F" w:rsidRDefault="004F23EB" w:rsidP="004F23EB">
      <w:pPr>
        <w:spacing w:after="0" w:line="240" w:lineRule="auto"/>
        <w:rPr>
          <w:rFonts w:ascii="Times New Roman" w:hAnsi="Times New Roman" w:cs="Times New Roman"/>
          <w:color w:val="000000" w:themeColor="text1"/>
          <w:sz w:val="24"/>
          <w:szCs w:val="24"/>
        </w:rPr>
      </w:pPr>
    </w:p>
    <w:p w14:paraId="52D3A9D9" w14:textId="77777777" w:rsidR="004F23EB" w:rsidRPr="004F199F" w:rsidRDefault="004F23EB" w:rsidP="004F23EB">
      <w:pPr>
        <w:spacing w:after="0" w:line="240" w:lineRule="auto"/>
        <w:rPr>
          <w:rFonts w:ascii="Times New Roman" w:hAnsi="Times New Roman" w:cs="Times New Roman"/>
          <w:color w:val="000000" w:themeColor="text1"/>
          <w:sz w:val="24"/>
          <w:szCs w:val="24"/>
        </w:rPr>
      </w:pPr>
    </w:p>
    <w:p w14:paraId="1D27C52C" w14:textId="77777777" w:rsidR="004F23EB" w:rsidRPr="004F199F" w:rsidRDefault="004F23EB" w:rsidP="004F23EB">
      <w:pPr>
        <w:spacing w:after="0" w:line="240" w:lineRule="auto"/>
        <w:rPr>
          <w:rFonts w:ascii="Times New Roman" w:hAnsi="Times New Roman" w:cs="Times New Roman"/>
          <w:color w:val="000000" w:themeColor="text1"/>
          <w:sz w:val="24"/>
          <w:szCs w:val="24"/>
        </w:rPr>
      </w:pPr>
    </w:p>
    <w:p w14:paraId="19C3EC93" w14:textId="77777777" w:rsidR="004F23EB" w:rsidRPr="004F199F" w:rsidRDefault="004F23EB" w:rsidP="004F23E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C5770BD" w14:textId="77777777" w:rsidR="004F23EB" w:rsidRPr="004F199F" w:rsidRDefault="004F23EB" w:rsidP="004F23EB">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118CB205"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5D961580"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61C3A55E"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29ABE722"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42CED0FA" w14:textId="77777777" w:rsidR="004F23EB" w:rsidRPr="004F199F" w:rsidRDefault="004F23EB" w:rsidP="004F23EB">
      <w:pPr>
        <w:spacing w:after="0" w:line="240" w:lineRule="auto"/>
        <w:rPr>
          <w:rFonts w:ascii="Times New Roman" w:hAnsi="Times New Roman" w:cs="Times New Roman"/>
          <w:i/>
          <w:color w:val="000000" w:themeColor="text1"/>
          <w:sz w:val="24"/>
          <w:szCs w:val="24"/>
        </w:rPr>
      </w:pPr>
    </w:p>
    <w:p w14:paraId="1333E78E" w14:textId="77777777" w:rsidR="004F23EB" w:rsidRPr="004F199F" w:rsidRDefault="004F23EB" w:rsidP="004F23E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946F92B" w14:textId="77777777" w:rsidR="004F23EB" w:rsidRPr="004F199F" w:rsidRDefault="004F23EB" w:rsidP="004F23EB">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42D1C482" w14:textId="77777777" w:rsidR="004F23EB" w:rsidRDefault="004F23EB" w:rsidP="004F23EB">
      <w:pPr>
        <w:tabs>
          <w:tab w:val="left" w:pos="5600"/>
        </w:tabs>
        <w:rPr>
          <w:b/>
          <w:sz w:val="28"/>
          <w:szCs w:val="28"/>
        </w:rPr>
      </w:pPr>
    </w:p>
    <w:p w14:paraId="046C798F" w14:textId="77777777" w:rsidR="004F23EB" w:rsidRDefault="004F23EB" w:rsidP="004F23EB">
      <w:pPr>
        <w:tabs>
          <w:tab w:val="left" w:pos="5600"/>
        </w:tabs>
        <w:rPr>
          <w:b/>
          <w:sz w:val="28"/>
          <w:szCs w:val="28"/>
        </w:rPr>
      </w:pPr>
    </w:p>
    <w:p w14:paraId="50801D9E" w14:textId="77777777" w:rsidR="004F23EB" w:rsidRDefault="004F23EB" w:rsidP="004F23EB">
      <w:pPr>
        <w:tabs>
          <w:tab w:val="left" w:pos="5600"/>
        </w:tabs>
        <w:rPr>
          <w:b/>
          <w:sz w:val="28"/>
          <w:szCs w:val="28"/>
        </w:rPr>
      </w:pPr>
    </w:p>
    <w:p w14:paraId="5DFD18DA" w14:textId="77777777" w:rsidR="004F23EB" w:rsidRDefault="004F23EB" w:rsidP="004F23EB">
      <w:pPr>
        <w:tabs>
          <w:tab w:val="left" w:pos="5600"/>
        </w:tabs>
        <w:rPr>
          <w:b/>
          <w:sz w:val="28"/>
          <w:szCs w:val="28"/>
        </w:rPr>
      </w:pPr>
    </w:p>
    <w:p w14:paraId="51AF56F5" w14:textId="77777777" w:rsidR="004F23EB" w:rsidRDefault="004F23EB" w:rsidP="004F23EB">
      <w:pPr>
        <w:tabs>
          <w:tab w:val="left" w:pos="5600"/>
        </w:tabs>
        <w:rPr>
          <w:b/>
          <w:sz w:val="28"/>
          <w:szCs w:val="28"/>
        </w:rPr>
      </w:pPr>
    </w:p>
    <w:p w14:paraId="4EA7E732" w14:textId="77777777" w:rsidR="004F23EB" w:rsidRPr="00371FA5" w:rsidRDefault="004F23EB" w:rsidP="004F23EB">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1A5D3C1D" w14:textId="77777777" w:rsidR="004F23EB" w:rsidRPr="004F199F" w:rsidRDefault="004F23EB" w:rsidP="004F23EB">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05D7DAF0" w14:textId="5971EEF3" w:rsidR="004F23EB" w:rsidRPr="004F199F" w:rsidRDefault="004F23EB" w:rsidP="004F23EB">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bless you all</w:t>
      </w:r>
    </w:p>
    <w:bookmarkEnd w:id="3"/>
    <w:p w14:paraId="44F6D7B8" w14:textId="77777777" w:rsidR="004F23EB" w:rsidRDefault="004F23EB" w:rsidP="004F23EB">
      <w:pPr>
        <w:tabs>
          <w:tab w:val="left" w:pos="5600"/>
        </w:tabs>
        <w:rPr>
          <w:b/>
          <w:sz w:val="28"/>
          <w:szCs w:val="28"/>
        </w:rPr>
      </w:pPr>
    </w:p>
    <w:p w14:paraId="4CBE7FF7" w14:textId="77777777" w:rsidR="004F23EB" w:rsidRDefault="004F23EB" w:rsidP="004F23EB">
      <w:pPr>
        <w:tabs>
          <w:tab w:val="left" w:pos="5600"/>
        </w:tabs>
        <w:rPr>
          <w:b/>
          <w:sz w:val="28"/>
          <w:szCs w:val="28"/>
        </w:rPr>
      </w:pPr>
    </w:p>
    <w:p w14:paraId="43400391" w14:textId="77777777" w:rsidR="004F23EB" w:rsidRDefault="004F23EB" w:rsidP="004F23EB">
      <w:pPr>
        <w:tabs>
          <w:tab w:val="left" w:pos="5600"/>
        </w:tabs>
        <w:rPr>
          <w:b/>
          <w:sz w:val="28"/>
          <w:szCs w:val="28"/>
        </w:rPr>
      </w:pPr>
    </w:p>
    <w:p w14:paraId="09D5AD8B" w14:textId="77777777" w:rsidR="004F23EB" w:rsidRDefault="004F23EB" w:rsidP="004F23EB">
      <w:pPr>
        <w:tabs>
          <w:tab w:val="left" w:pos="5600"/>
        </w:tabs>
        <w:rPr>
          <w:b/>
          <w:sz w:val="28"/>
          <w:szCs w:val="28"/>
        </w:rPr>
      </w:pPr>
    </w:p>
    <w:p w14:paraId="656F5522" w14:textId="77777777" w:rsidR="004F23EB" w:rsidRDefault="004F23EB" w:rsidP="004F23EB">
      <w:pPr>
        <w:tabs>
          <w:tab w:val="left" w:pos="5600"/>
        </w:tabs>
        <w:rPr>
          <w:b/>
          <w:sz w:val="28"/>
          <w:szCs w:val="28"/>
        </w:rPr>
      </w:pPr>
    </w:p>
    <w:p w14:paraId="7B21D68F" w14:textId="77777777" w:rsidR="004F23EB" w:rsidRDefault="004F23EB" w:rsidP="004F23EB">
      <w:pPr>
        <w:tabs>
          <w:tab w:val="left" w:pos="5600"/>
        </w:tabs>
        <w:rPr>
          <w:b/>
          <w:sz w:val="28"/>
          <w:szCs w:val="28"/>
        </w:rPr>
      </w:pPr>
    </w:p>
    <w:p w14:paraId="5C312AA7" w14:textId="77777777" w:rsidR="004F23EB" w:rsidRDefault="004F23EB" w:rsidP="004F23EB">
      <w:pPr>
        <w:tabs>
          <w:tab w:val="left" w:pos="5600"/>
        </w:tabs>
        <w:rPr>
          <w:b/>
          <w:sz w:val="28"/>
          <w:szCs w:val="28"/>
        </w:rPr>
      </w:pPr>
    </w:p>
    <w:p w14:paraId="653E2880" w14:textId="77777777" w:rsidR="004F23EB" w:rsidRDefault="004F23EB" w:rsidP="004F23EB">
      <w:pPr>
        <w:tabs>
          <w:tab w:val="left" w:pos="5600"/>
        </w:tabs>
        <w:rPr>
          <w:b/>
          <w:sz w:val="28"/>
          <w:szCs w:val="28"/>
        </w:rPr>
      </w:pPr>
    </w:p>
    <w:p w14:paraId="1CA49C8E" w14:textId="77777777" w:rsidR="004F23EB" w:rsidRDefault="004F23EB" w:rsidP="004F23EB">
      <w:pPr>
        <w:tabs>
          <w:tab w:val="left" w:pos="5600"/>
        </w:tabs>
        <w:rPr>
          <w:b/>
          <w:sz w:val="28"/>
          <w:szCs w:val="28"/>
        </w:rPr>
      </w:pPr>
    </w:p>
    <w:p w14:paraId="7216B632" w14:textId="77777777" w:rsidR="004F23EB" w:rsidRDefault="004F23EB" w:rsidP="004F23EB">
      <w:pPr>
        <w:tabs>
          <w:tab w:val="left" w:pos="5600"/>
        </w:tabs>
        <w:rPr>
          <w:b/>
          <w:sz w:val="28"/>
          <w:szCs w:val="28"/>
        </w:rPr>
      </w:pPr>
    </w:p>
    <w:p w14:paraId="6C58885C" w14:textId="77777777" w:rsidR="004F23EB" w:rsidRDefault="004F23EB" w:rsidP="004F23EB">
      <w:pPr>
        <w:tabs>
          <w:tab w:val="left" w:pos="5600"/>
        </w:tabs>
        <w:rPr>
          <w:b/>
          <w:sz w:val="28"/>
          <w:szCs w:val="28"/>
        </w:rPr>
      </w:pPr>
    </w:p>
    <w:p w14:paraId="1B74165A" w14:textId="77777777" w:rsidR="004F23EB" w:rsidRDefault="004F23EB" w:rsidP="004F23EB">
      <w:pPr>
        <w:tabs>
          <w:tab w:val="left" w:pos="5600"/>
        </w:tabs>
        <w:rPr>
          <w:b/>
          <w:sz w:val="28"/>
          <w:szCs w:val="28"/>
        </w:rPr>
      </w:pPr>
    </w:p>
    <w:p w14:paraId="4F8A47F2" w14:textId="77777777" w:rsidR="004F23EB" w:rsidRDefault="004F23EB" w:rsidP="004F23EB">
      <w:pPr>
        <w:tabs>
          <w:tab w:val="left" w:pos="5600"/>
        </w:tabs>
        <w:rPr>
          <w:b/>
          <w:sz w:val="28"/>
          <w:szCs w:val="28"/>
        </w:rPr>
      </w:pPr>
    </w:p>
    <w:p w14:paraId="06F6F32C" w14:textId="77777777" w:rsidR="004F23EB" w:rsidRDefault="004F23EB" w:rsidP="004F23EB">
      <w:pPr>
        <w:tabs>
          <w:tab w:val="left" w:pos="5600"/>
        </w:tabs>
        <w:rPr>
          <w:b/>
          <w:sz w:val="28"/>
          <w:szCs w:val="28"/>
        </w:rPr>
      </w:pPr>
    </w:p>
    <w:p w14:paraId="4ADB93CF" w14:textId="77777777" w:rsidR="004F23EB" w:rsidRDefault="004F23EB" w:rsidP="004F23EB">
      <w:pPr>
        <w:tabs>
          <w:tab w:val="left" w:pos="5600"/>
        </w:tabs>
        <w:rPr>
          <w:b/>
          <w:sz w:val="28"/>
          <w:szCs w:val="28"/>
        </w:rPr>
      </w:pPr>
    </w:p>
    <w:p w14:paraId="64C24836" w14:textId="77777777" w:rsidR="004F23EB" w:rsidRDefault="004F23EB" w:rsidP="004F23EB">
      <w:pPr>
        <w:tabs>
          <w:tab w:val="left" w:pos="5600"/>
        </w:tabs>
        <w:rPr>
          <w:b/>
          <w:sz w:val="28"/>
          <w:szCs w:val="28"/>
        </w:rPr>
      </w:pPr>
    </w:p>
    <w:p w14:paraId="0C591B8F" w14:textId="77777777" w:rsidR="004F23EB" w:rsidRDefault="004F23EB" w:rsidP="004F23EB">
      <w:pPr>
        <w:tabs>
          <w:tab w:val="left" w:pos="5600"/>
        </w:tabs>
        <w:rPr>
          <w:b/>
          <w:sz w:val="28"/>
          <w:szCs w:val="28"/>
        </w:rPr>
      </w:pPr>
    </w:p>
    <w:p w14:paraId="5182EB8E" w14:textId="77777777" w:rsidR="004F23EB" w:rsidRDefault="004F23EB" w:rsidP="004F23EB">
      <w:pPr>
        <w:tabs>
          <w:tab w:val="left" w:pos="5600"/>
        </w:tabs>
        <w:rPr>
          <w:b/>
          <w:sz w:val="28"/>
          <w:szCs w:val="28"/>
        </w:rPr>
      </w:pPr>
    </w:p>
    <w:p w14:paraId="26937FAD" w14:textId="77777777" w:rsidR="004F23EB" w:rsidRDefault="004F23EB" w:rsidP="004F23EB">
      <w:pPr>
        <w:tabs>
          <w:tab w:val="left" w:pos="5600"/>
        </w:tabs>
        <w:rPr>
          <w:b/>
          <w:sz w:val="28"/>
          <w:szCs w:val="28"/>
        </w:rPr>
      </w:pPr>
    </w:p>
    <w:p w14:paraId="0395E891" w14:textId="77777777" w:rsidR="004F23EB" w:rsidRDefault="004F23EB" w:rsidP="004F23EB">
      <w:pPr>
        <w:tabs>
          <w:tab w:val="left" w:pos="5600"/>
        </w:tabs>
        <w:jc w:val="center"/>
        <w:rPr>
          <w:b/>
          <w:sz w:val="28"/>
          <w:szCs w:val="28"/>
        </w:rPr>
      </w:pPr>
    </w:p>
    <w:p w14:paraId="2907B88D" w14:textId="77777777" w:rsidR="004F23EB" w:rsidRPr="00371FA5" w:rsidRDefault="004F23EB" w:rsidP="004F23EB">
      <w:pPr>
        <w:tabs>
          <w:tab w:val="left" w:pos="5600"/>
        </w:tabs>
        <w:jc w:val="center"/>
        <w:rPr>
          <w:bCs/>
          <w:sz w:val="20"/>
          <w:szCs w:val="20"/>
        </w:rPr>
      </w:pPr>
      <w:r w:rsidRPr="00371FA5">
        <w:rPr>
          <w:bCs/>
          <w:sz w:val="20"/>
          <w:szCs w:val="20"/>
        </w:rPr>
        <w:t>iii</w:t>
      </w:r>
    </w:p>
    <w:p w14:paraId="283FC3B4" w14:textId="77777777" w:rsidR="004F23EB" w:rsidRPr="004F199F" w:rsidRDefault="004F23EB" w:rsidP="004F23EB">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33E309B2" w14:textId="3D360C84"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My heartfelt gratitude for my beloved parents MR OLATUNJI SAMSON ADENIYI AND MRS OLATUNJI CECILIA OMOLARA for their loves,</w:t>
      </w:r>
      <w:r>
        <w:rPr>
          <w:rFonts w:ascii="Times New Roman" w:hAnsi="Times New Roman"/>
          <w:sz w:val="24"/>
          <w:szCs w:val="24"/>
        </w:rPr>
        <w:t xml:space="preserve"> </w:t>
      </w:r>
      <w:r w:rsidRPr="004F23EB">
        <w:rPr>
          <w:rFonts w:ascii="Times New Roman" w:hAnsi="Times New Roman"/>
          <w:sz w:val="24"/>
          <w:szCs w:val="24"/>
        </w:rPr>
        <w:t xml:space="preserve">sacrifice and prayers </w:t>
      </w:r>
    </w:p>
    <w:p w14:paraId="04E69355" w14:textId="1D7E88DD"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I pray God Almighty grant you a long life in good health to eat the fruit of your labor.</w:t>
      </w:r>
    </w:p>
    <w:p w14:paraId="7CE9F44F" w14:textId="5423823B"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Also grateful for my siblings Olatunji Ayomide,</w:t>
      </w:r>
      <w:r>
        <w:rPr>
          <w:rFonts w:ascii="Times New Roman" w:hAnsi="Times New Roman"/>
          <w:sz w:val="24"/>
          <w:szCs w:val="24"/>
        </w:rPr>
        <w:t xml:space="preserve"> </w:t>
      </w:r>
      <w:r w:rsidRPr="004F23EB">
        <w:rPr>
          <w:rFonts w:ascii="Times New Roman" w:hAnsi="Times New Roman"/>
          <w:sz w:val="24"/>
          <w:szCs w:val="24"/>
        </w:rPr>
        <w:t>Olatunji Bukola,</w:t>
      </w:r>
      <w:r>
        <w:rPr>
          <w:rFonts w:ascii="Times New Roman" w:hAnsi="Times New Roman"/>
          <w:sz w:val="24"/>
          <w:szCs w:val="24"/>
        </w:rPr>
        <w:t xml:space="preserve"> </w:t>
      </w:r>
      <w:r w:rsidRPr="004F23EB">
        <w:rPr>
          <w:rFonts w:ascii="Times New Roman" w:hAnsi="Times New Roman"/>
          <w:sz w:val="24"/>
          <w:szCs w:val="24"/>
        </w:rPr>
        <w:t xml:space="preserve">Olatunji </w:t>
      </w:r>
      <w:r>
        <w:rPr>
          <w:rFonts w:ascii="Times New Roman" w:hAnsi="Times New Roman"/>
          <w:sz w:val="24"/>
          <w:szCs w:val="24"/>
        </w:rPr>
        <w:t>S</w:t>
      </w:r>
      <w:r w:rsidRPr="004F23EB">
        <w:rPr>
          <w:rFonts w:ascii="Times New Roman" w:hAnsi="Times New Roman"/>
          <w:sz w:val="24"/>
          <w:szCs w:val="24"/>
        </w:rPr>
        <w:t>tephen,</w:t>
      </w:r>
      <w:r>
        <w:rPr>
          <w:rFonts w:ascii="Times New Roman" w:hAnsi="Times New Roman"/>
          <w:sz w:val="24"/>
          <w:szCs w:val="24"/>
        </w:rPr>
        <w:t xml:space="preserve"> </w:t>
      </w:r>
      <w:r w:rsidRPr="004F23EB">
        <w:rPr>
          <w:rFonts w:ascii="Times New Roman" w:hAnsi="Times New Roman"/>
          <w:sz w:val="24"/>
          <w:szCs w:val="24"/>
        </w:rPr>
        <w:t>Olatunji Funmilayo,</w:t>
      </w:r>
      <w:r>
        <w:rPr>
          <w:rFonts w:ascii="Times New Roman" w:hAnsi="Times New Roman"/>
          <w:sz w:val="24"/>
          <w:szCs w:val="24"/>
        </w:rPr>
        <w:t xml:space="preserve"> </w:t>
      </w:r>
      <w:r w:rsidRPr="004F23EB">
        <w:rPr>
          <w:rFonts w:ascii="Times New Roman" w:hAnsi="Times New Roman"/>
          <w:sz w:val="24"/>
          <w:szCs w:val="24"/>
        </w:rPr>
        <w:t xml:space="preserve">Olatunji David for their endless support and love God Almighty will reward you </w:t>
      </w:r>
      <w:proofErr w:type="gramStart"/>
      <w:r w:rsidRPr="004F23EB">
        <w:rPr>
          <w:rFonts w:ascii="Times New Roman" w:hAnsi="Times New Roman"/>
          <w:sz w:val="24"/>
          <w:szCs w:val="24"/>
        </w:rPr>
        <w:t>all .</w:t>
      </w:r>
      <w:proofErr w:type="gramEnd"/>
    </w:p>
    <w:p w14:paraId="364E8325" w14:textId="65F7864C"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I deeply thank my supervisor Dr Ibrahim B.B for his guidance and commitment also appreciate my level adviser,</w:t>
      </w:r>
      <w:r>
        <w:rPr>
          <w:rFonts w:ascii="Times New Roman" w:hAnsi="Times New Roman"/>
          <w:sz w:val="24"/>
          <w:szCs w:val="24"/>
        </w:rPr>
        <w:t xml:space="preserve"> </w:t>
      </w:r>
      <w:r w:rsidRPr="004F23EB">
        <w:rPr>
          <w:rFonts w:ascii="Times New Roman" w:hAnsi="Times New Roman"/>
          <w:sz w:val="24"/>
          <w:szCs w:val="24"/>
        </w:rPr>
        <w:t>My Head of Department Dr Usman Abdulkareem for their Constant support and to all my lecturers for their contributions.</w:t>
      </w:r>
    </w:p>
    <w:p w14:paraId="01CCF718" w14:textId="3EB4E806"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Last but not the least I want to thank me,</w:t>
      </w:r>
      <w:r>
        <w:rPr>
          <w:rFonts w:ascii="Times New Roman" w:hAnsi="Times New Roman"/>
          <w:sz w:val="24"/>
          <w:szCs w:val="24"/>
        </w:rPr>
        <w:t xml:space="preserve"> </w:t>
      </w:r>
      <w:r w:rsidRPr="004F23EB">
        <w:rPr>
          <w:rFonts w:ascii="Times New Roman" w:hAnsi="Times New Roman"/>
          <w:sz w:val="24"/>
          <w:szCs w:val="24"/>
        </w:rPr>
        <w:t xml:space="preserve">I want to thank me for believing in me, I want to thank me for pushing through all the hard times and I want to thank me for always been there for me </w:t>
      </w:r>
    </w:p>
    <w:p w14:paraId="55C0F47B" w14:textId="2F2FFA4F" w:rsidR="004F23EB" w:rsidRDefault="004F23EB" w:rsidP="004F23EB">
      <w:pPr>
        <w:tabs>
          <w:tab w:val="left" w:pos="5600"/>
        </w:tabs>
        <w:rPr>
          <w:b/>
          <w:sz w:val="28"/>
          <w:szCs w:val="28"/>
        </w:rPr>
      </w:pPr>
      <w:r w:rsidRPr="004F23EB">
        <w:rPr>
          <w:rFonts w:ascii="Times New Roman" w:hAnsi="Times New Roman"/>
          <w:sz w:val="24"/>
          <w:szCs w:val="24"/>
        </w:rPr>
        <w:t>I love you all</w:t>
      </w:r>
    </w:p>
    <w:p w14:paraId="666FFCEE" w14:textId="77777777" w:rsidR="004F23EB" w:rsidRDefault="004F23EB" w:rsidP="004F23EB">
      <w:pPr>
        <w:tabs>
          <w:tab w:val="left" w:pos="5600"/>
        </w:tabs>
        <w:rPr>
          <w:b/>
          <w:sz w:val="28"/>
          <w:szCs w:val="28"/>
        </w:rPr>
      </w:pPr>
    </w:p>
    <w:p w14:paraId="71472607" w14:textId="77777777" w:rsidR="004F23EB" w:rsidRDefault="004F23EB" w:rsidP="004F23EB">
      <w:pPr>
        <w:tabs>
          <w:tab w:val="left" w:pos="5600"/>
        </w:tabs>
        <w:rPr>
          <w:b/>
          <w:sz w:val="28"/>
          <w:szCs w:val="28"/>
        </w:rPr>
      </w:pPr>
    </w:p>
    <w:p w14:paraId="518AC624" w14:textId="77777777" w:rsidR="004F23EB" w:rsidRDefault="004F23EB" w:rsidP="004F23EB">
      <w:pPr>
        <w:tabs>
          <w:tab w:val="left" w:pos="5600"/>
        </w:tabs>
        <w:rPr>
          <w:b/>
          <w:sz w:val="28"/>
          <w:szCs w:val="28"/>
        </w:rPr>
      </w:pPr>
    </w:p>
    <w:p w14:paraId="53E0269F" w14:textId="77777777" w:rsidR="004F23EB" w:rsidRDefault="004F23EB" w:rsidP="004F23EB">
      <w:pPr>
        <w:tabs>
          <w:tab w:val="left" w:pos="5600"/>
        </w:tabs>
        <w:rPr>
          <w:b/>
          <w:sz w:val="28"/>
          <w:szCs w:val="28"/>
        </w:rPr>
      </w:pPr>
    </w:p>
    <w:p w14:paraId="59368FE8" w14:textId="77777777" w:rsidR="004F23EB" w:rsidRDefault="004F23EB" w:rsidP="004F23EB">
      <w:pPr>
        <w:tabs>
          <w:tab w:val="left" w:pos="5600"/>
        </w:tabs>
        <w:rPr>
          <w:b/>
          <w:sz w:val="28"/>
          <w:szCs w:val="28"/>
        </w:rPr>
      </w:pPr>
    </w:p>
    <w:p w14:paraId="1D3B9193" w14:textId="77777777" w:rsidR="004F23EB" w:rsidRDefault="004F23EB" w:rsidP="004F23EB">
      <w:pPr>
        <w:tabs>
          <w:tab w:val="left" w:pos="5600"/>
        </w:tabs>
        <w:rPr>
          <w:b/>
          <w:sz w:val="28"/>
          <w:szCs w:val="28"/>
        </w:rPr>
      </w:pPr>
    </w:p>
    <w:p w14:paraId="114C6329" w14:textId="77777777" w:rsidR="004F23EB" w:rsidRDefault="004F23EB" w:rsidP="004F23EB">
      <w:pPr>
        <w:tabs>
          <w:tab w:val="left" w:pos="5600"/>
        </w:tabs>
        <w:rPr>
          <w:b/>
          <w:sz w:val="28"/>
          <w:szCs w:val="28"/>
        </w:rPr>
      </w:pPr>
    </w:p>
    <w:p w14:paraId="3A84DC8F" w14:textId="77777777" w:rsidR="004F23EB" w:rsidRDefault="004F23EB" w:rsidP="004F23EB">
      <w:pPr>
        <w:tabs>
          <w:tab w:val="left" w:pos="5600"/>
        </w:tabs>
        <w:rPr>
          <w:b/>
          <w:sz w:val="28"/>
          <w:szCs w:val="28"/>
        </w:rPr>
      </w:pPr>
    </w:p>
    <w:p w14:paraId="160E2A6D" w14:textId="77777777" w:rsidR="004F23EB" w:rsidRDefault="004F23EB" w:rsidP="004F23EB">
      <w:pPr>
        <w:tabs>
          <w:tab w:val="left" w:pos="5600"/>
        </w:tabs>
        <w:jc w:val="center"/>
        <w:rPr>
          <w:bCs/>
          <w:sz w:val="20"/>
          <w:szCs w:val="20"/>
        </w:rPr>
      </w:pPr>
    </w:p>
    <w:p w14:paraId="387E4E39" w14:textId="77777777" w:rsidR="004F23EB" w:rsidRDefault="004F23EB" w:rsidP="004F23EB">
      <w:pPr>
        <w:tabs>
          <w:tab w:val="left" w:pos="5600"/>
        </w:tabs>
        <w:jc w:val="center"/>
        <w:rPr>
          <w:bCs/>
          <w:sz w:val="20"/>
          <w:szCs w:val="20"/>
        </w:rPr>
      </w:pPr>
    </w:p>
    <w:p w14:paraId="608BA424" w14:textId="77777777" w:rsidR="004F23EB" w:rsidRDefault="004F23EB" w:rsidP="004F23EB">
      <w:pPr>
        <w:tabs>
          <w:tab w:val="left" w:pos="5600"/>
        </w:tabs>
        <w:jc w:val="center"/>
        <w:rPr>
          <w:bCs/>
          <w:sz w:val="20"/>
          <w:szCs w:val="20"/>
        </w:rPr>
      </w:pPr>
    </w:p>
    <w:p w14:paraId="6824E533" w14:textId="77777777" w:rsidR="004F23EB" w:rsidRDefault="004F23EB" w:rsidP="004F23EB">
      <w:pPr>
        <w:tabs>
          <w:tab w:val="left" w:pos="5600"/>
        </w:tabs>
        <w:jc w:val="center"/>
        <w:rPr>
          <w:bCs/>
          <w:sz w:val="20"/>
          <w:szCs w:val="20"/>
        </w:rPr>
      </w:pPr>
    </w:p>
    <w:p w14:paraId="6A79B37C" w14:textId="77777777" w:rsidR="004F23EB" w:rsidRDefault="004F23EB" w:rsidP="004F23EB">
      <w:pPr>
        <w:tabs>
          <w:tab w:val="left" w:pos="5600"/>
        </w:tabs>
        <w:jc w:val="center"/>
        <w:rPr>
          <w:bCs/>
          <w:sz w:val="20"/>
          <w:szCs w:val="20"/>
        </w:rPr>
      </w:pPr>
    </w:p>
    <w:p w14:paraId="59E793B5" w14:textId="77777777" w:rsidR="004F23EB" w:rsidRDefault="004F23EB" w:rsidP="004F23EB">
      <w:pPr>
        <w:tabs>
          <w:tab w:val="left" w:pos="5600"/>
        </w:tabs>
        <w:jc w:val="center"/>
        <w:rPr>
          <w:bCs/>
          <w:sz w:val="20"/>
          <w:szCs w:val="20"/>
        </w:rPr>
      </w:pPr>
    </w:p>
    <w:p w14:paraId="4CF1D3CE" w14:textId="77777777" w:rsidR="004F23EB" w:rsidRDefault="004F23EB" w:rsidP="004F23EB">
      <w:pPr>
        <w:tabs>
          <w:tab w:val="left" w:pos="5600"/>
        </w:tabs>
        <w:jc w:val="center"/>
        <w:rPr>
          <w:bCs/>
          <w:sz w:val="20"/>
          <w:szCs w:val="20"/>
        </w:rPr>
      </w:pPr>
    </w:p>
    <w:p w14:paraId="55A2712B" w14:textId="77777777" w:rsidR="004F23EB" w:rsidRDefault="004F23EB" w:rsidP="004F23EB">
      <w:pPr>
        <w:tabs>
          <w:tab w:val="left" w:pos="5600"/>
        </w:tabs>
        <w:jc w:val="center"/>
        <w:rPr>
          <w:bCs/>
          <w:sz w:val="20"/>
          <w:szCs w:val="20"/>
        </w:rPr>
      </w:pPr>
    </w:p>
    <w:p w14:paraId="236E5397" w14:textId="70CAF4D1" w:rsidR="004F23EB" w:rsidRPr="004F23EB" w:rsidRDefault="004F23EB" w:rsidP="004F23EB">
      <w:pPr>
        <w:tabs>
          <w:tab w:val="left" w:pos="5600"/>
        </w:tabs>
        <w:jc w:val="center"/>
        <w:rPr>
          <w:bCs/>
          <w:sz w:val="20"/>
          <w:szCs w:val="20"/>
        </w:rPr>
      </w:pPr>
      <w:r w:rsidRPr="00371FA5">
        <w:rPr>
          <w:bCs/>
          <w:sz w:val="20"/>
          <w:szCs w:val="20"/>
        </w:rPr>
        <w:t>i</w:t>
      </w:r>
      <w:r>
        <w:rPr>
          <w:bCs/>
          <w:sz w:val="20"/>
          <w:szCs w:val="20"/>
        </w:rPr>
        <w:t>v</w:t>
      </w:r>
    </w:p>
    <w:p w14:paraId="5A8991BC" w14:textId="77777777" w:rsidR="004F23EB" w:rsidRPr="004F199F" w:rsidRDefault="004F23EB" w:rsidP="004F23EB">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6AA8B6E1" w14:textId="77777777"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657CD0EB" w14:textId="77777777"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0067B8E4" w14:textId="77777777"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262CBD6D" w14:textId="77777777"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1D6BB3BA" w14:textId="77777777" w:rsidR="004F23EB"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47DAA01D" w14:textId="77777777"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93D658F" w14:textId="77777777" w:rsidR="004F23EB" w:rsidRPr="004F199F" w:rsidRDefault="004F23EB" w:rsidP="004F23EB">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336DDD71"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18D4FE43" w14:textId="77777777" w:rsidR="004F23EB"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3E2B0B62"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14608D8A"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57229FED" w14:textId="77777777"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665E3B29" w14:textId="77777777" w:rsidR="004F23EB" w:rsidRPr="00DD625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48107B98" w14:textId="77777777"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3B625F0B"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47E50741"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385435C9" w14:textId="77777777"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11A02C73" w14:textId="77777777"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48D5F5BE" w14:textId="77777777"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53415C2E" w14:textId="77777777" w:rsidR="004F23EB" w:rsidRPr="00A47142" w:rsidRDefault="004F23EB" w:rsidP="004F23EB">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0D7A289B" w14:textId="77777777" w:rsidR="004F23EB" w:rsidRPr="00A47142" w:rsidRDefault="004F23EB" w:rsidP="004F23EB">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22747842" w14:textId="77777777" w:rsidR="004F23EB" w:rsidRDefault="004F23EB" w:rsidP="004F23EB">
      <w:pPr>
        <w:tabs>
          <w:tab w:val="left" w:pos="5600"/>
        </w:tabs>
        <w:rPr>
          <w:b/>
          <w:sz w:val="28"/>
          <w:szCs w:val="28"/>
        </w:rPr>
      </w:pPr>
    </w:p>
    <w:p w14:paraId="69364D6C" w14:textId="77777777" w:rsidR="004F23EB" w:rsidRDefault="004F23EB" w:rsidP="004F23EB">
      <w:pPr>
        <w:tabs>
          <w:tab w:val="left" w:pos="5600"/>
        </w:tabs>
        <w:rPr>
          <w:b/>
          <w:sz w:val="28"/>
          <w:szCs w:val="28"/>
        </w:rPr>
      </w:pPr>
    </w:p>
    <w:p w14:paraId="63451315" w14:textId="77777777" w:rsidR="004F23EB" w:rsidRDefault="004F23EB" w:rsidP="004F23EB">
      <w:pPr>
        <w:jc w:val="center"/>
        <w:rPr>
          <w:bCs/>
          <w:sz w:val="20"/>
          <w:szCs w:val="20"/>
        </w:rPr>
      </w:pPr>
    </w:p>
    <w:p w14:paraId="6BF9E737" w14:textId="77777777" w:rsidR="004F23EB" w:rsidRDefault="004F23EB" w:rsidP="004F23EB">
      <w:pPr>
        <w:jc w:val="center"/>
        <w:rPr>
          <w:bCs/>
          <w:sz w:val="20"/>
          <w:szCs w:val="20"/>
        </w:rPr>
      </w:pPr>
    </w:p>
    <w:p w14:paraId="6D2819F8" w14:textId="77777777" w:rsidR="004F23EB" w:rsidRDefault="004F23EB" w:rsidP="004F23EB">
      <w:pPr>
        <w:jc w:val="center"/>
        <w:rPr>
          <w:bCs/>
          <w:sz w:val="20"/>
          <w:szCs w:val="20"/>
        </w:rPr>
      </w:pPr>
    </w:p>
    <w:p w14:paraId="36793C00" w14:textId="77777777" w:rsidR="004F23EB" w:rsidRDefault="004F23EB" w:rsidP="004F23EB">
      <w:pPr>
        <w:jc w:val="center"/>
        <w:rPr>
          <w:bCs/>
          <w:sz w:val="20"/>
          <w:szCs w:val="20"/>
        </w:rPr>
      </w:pPr>
    </w:p>
    <w:p w14:paraId="63FF9E0B" w14:textId="77777777" w:rsidR="004F23EB" w:rsidRDefault="004F23EB" w:rsidP="004F23EB">
      <w:pPr>
        <w:jc w:val="center"/>
        <w:rPr>
          <w:bCs/>
          <w:sz w:val="20"/>
          <w:szCs w:val="20"/>
        </w:rPr>
      </w:pPr>
    </w:p>
    <w:p w14:paraId="605F083A" w14:textId="77777777" w:rsidR="004F23EB" w:rsidRDefault="004F23EB" w:rsidP="004F23EB">
      <w:pPr>
        <w:jc w:val="center"/>
        <w:rPr>
          <w:bCs/>
          <w:sz w:val="20"/>
          <w:szCs w:val="20"/>
        </w:rPr>
      </w:pPr>
      <w:r>
        <w:rPr>
          <w:bCs/>
          <w:sz w:val="20"/>
          <w:szCs w:val="20"/>
        </w:rPr>
        <w:t>V</w:t>
      </w:r>
    </w:p>
    <w:p w14:paraId="38CB790E" w14:textId="77777777" w:rsidR="004F23EB" w:rsidRPr="009B7495" w:rsidRDefault="004F23EB" w:rsidP="004F23EB">
      <w:pPr>
        <w:jc w:val="center"/>
        <w:rPr>
          <w:rFonts w:ascii="Calibri" w:hAnsi="Calibri" w:cs="Calibri"/>
          <w:b/>
          <w:bCs/>
          <w:sz w:val="28"/>
          <w:szCs w:val="28"/>
        </w:rPr>
      </w:pPr>
      <w:r w:rsidRPr="009B7495">
        <w:rPr>
          <w:rFonts w:ascii="Calibri" w:hAnsi="Calibri" w:cs="Calibri"/>
          <w:b/>
          <w:bCs/>
          <w:sz w:val="28"/>
          <w:szCs w:val="28"/>
        </w:rPr>
        <w:lastRenderedPageBreak/>
        <w:t>ABSTRACT</w:t>
      </w:r>
    </w:p>
    <w:p w14:paraId="70EFDBB6" w14:textId="77777777" w:rsidR="004F23EB" w:rsidRPr="009B7495" w:rsidRDefault="004F23EB" w:rsidP="004F23EB">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3CCCB5DA" w14:textId="77777777" w:rsidR="004F23EB" w:rsidRDefault="004F23EB" w:rsidP="004F23EB">
      <w:pPr>
        <w:jc w:val="center"/>
        <w:rPr>
          <w:rFonts w:ascii="Arial Black" w:hAnsi="Arial Black"/>
          <w:sz w:val="28"/>
          <w:szCs w:val="28"/>
        </w:rPr>
      </w:pPr>
    </w:p>
    <w:p w14:paraId="146932DB" w14:textId="77777777" w:rsidR="004F23EB" w:rsidRDefault="004F23EB" w:rsidP="004F23EB">
      <w:pPr>
        <w:jc w:val="center"/>
        <w:rPr>
          <w:rFonts w:ascii="Arial Black" w:hAnsi="Arial Black"/>
          <w:sz w:val="28"/>
          <w:szCs w:val="28"/>
        </w:rPr>
      </w:pPr>
    </w:p>
    <w:p w14:paraId="22D0BA0D" w14:textId="77777777" w:rsidR="004F23EB" w:rsidRDefault="004F23EB" w:rsidP="004F23EB">
      <w:pPr>
        <w:jc w:val="center"/>
        <w:rPr>
          <w:rFonts w:ascii="Arial Black" w:hAnsi="Arial Black"/>
          <w:sz w:val="28"/>
          <w:szCs w:val="28"/>
        </w:rPr>
      </w:pPr>
    </w:p>
    <w:p w14:paraId="3C7E4AEE" w14:textId="77777777" w:rsidR="004F23EB" w:rsidRDefault="004F23EB" w:rsidP="004F23EB">
      <w:pPr>
        <w:jc w:val="center"/>
        <w:rPr>
          <w:rFonts w:ascii="Arial Black" w:hAnsi="Arial Black"/>
          <w:sz w:val="28"/>
          <w:szCs w:val="28"/>
        </w:rPr>
      </w:pPr>
    </w:p>
    <w:p w14:paraId="540D6DDE" w14:textId="77777777" w:rsidR="004F23EB" w:rsidRDefault="004F23EB" w:rsidP="004F23EB">
      <w:pPr>
        <w:jc w:val="center"/>
        <w:rPr>
          <w:rFonts w:ascii="Arial Black" w:hAnsi="Arial Black"/>
          <w:sz w:val="28"/>
          <w:szCs w:val="28"/>
        </w:rPr>
      </w:pPr>
    </w:p>
    <w:p w14:paraId="223CBC96" w14:textId="77777777" w:rsidR="004F23EB" w:rsidRDefault="004F23EB" w:rsidP="004F23EB">
      <w:pPr>
        <w:jc w:val="center"/>
        <w:rPr>
          <w:rFonts w:ascii="Arial Black" w:hAnsi="Arial Black"/>
          <w:sz w:val="28"/>
          <w:szCs w:val="28"/>
        </w:rPr>
      </w:pPr>
    </w:p>
    <w:p w14:paraId="0F1B7F4B" w14:textId="77777777" w:rsidR="004F23EB" w:rsidRDefault="004F23EB" w:rsidP="004F23EB">
      <w:pPr>
        <w:jc w:val="center"/>
        <w:rPr>
          <w:rFonts w:ascii="Arial Black" w:hAnsi="Arial Black"/>
          <w:sz w:val="28"/>
          <w:szCs w:val="28"/>
        </w:rPr>
      </w:pPr>
    </w:p>
    <w:p w14:paraId="2CEF0796" w14:textId="77777777" w:rsidR="004F23EB" w:rsidRDefault="004F23EB" w:rsidP="004F23EB">
      <w:pPr>
        <w:jc w:val="center"/>
        <w:rPr>
          <w:rFonts w:ascii="Arial Black" w:hAnsi="Arial Black"/>
          <w:sz w:val="28"/>
          <w:szCs w:val="28"/>
        </w:rPr>
      </w:pPr>
    </w:p>
    <w:p w14:paraId="6902C6D4" w14:textId="77777777" w:rsidR="004F23EB" w:rsidRDefault="004F23EB" w:rsidP="004F23EB">
      <w:pPr>
        <w:jc w:val="center"/>
        <w:rPr>
          <w:rFonts w:ascii="Arial Black" w:hAnsi="Arial Black"/>
          <w:sz w:val="28"/>
          <w:szCs w:val="28"/>
        </w:rPr>
      </w:pPr>
    </w:p>
    <w:p w14:paraId="2A929BD8" w14:textId="77777777" w:rsidR="004F23EB" w:rsidRDefault="004F23EB" w:rsidP="004F23EB">
      <w:pPr>
        <w:jc w:val="center"/>
        <w:rPr>
          <w:rFonts w:ascii="Arial Black" w:hAnsi="Arial Black"/>
          <w:sz w:val="28"/>
          <w:szCs w:val="28"/>
        </w:rPr>
      </w:pPr>
    </w:p>
    <w:p w14:paraId="5571655D" w14:textId="77777777" w:rsidR="004F23EB" w:rsidRDefault="004F23EB" w:rsidP="004F23EB">
      <w:pPr>
        <w:jc w:val="center"/>
        <w:rPr>
          <w:rFonts w:ascii="Arial Black" w:hAnsi="Arial Black"/>
          <w:sz w:val="28"/>
          <w:szCs w:val="28"/>
        </w:rPr>
      </w:pPr>
    </w:p>
    <w:p w14:paraId="7A4A8DF4" w14:textId="77777777" w:rsidR="004F23EB" w:rsidRDefault="004F23EB" w:rsidP="004F23EB">
      <w:pPr>
        <w:jc w:val="center"/>
        <w:rPr>
          <w:rFonts w:ascii="Arial Black" w:hAnsi="Arial Black"/>
          <w:sz w:val="28"/>
          <w:szCs w:val="28"/>
        </w:rPr>
      </w:pPr>
    </w:p>
    <w:p w14:paraId="1934BC6F" w14:textId="77777777" w:rsidR="004F23EB" w:rsidRDefault="004F23EB" w:rsidP="004F23EB">
      <w:pPr>
        <w:jc w:val="center"/>
        <w:rPr>
          <w:rFonts w:ascii="Arial Black" w:hAnsi="Arial Black"/>
          <w:sz w:val="28"/>
          <w:szCs w:val="28"/>
        </w:rPr>
      </w:pPr>
    </w:p>
    <w:p w14:paraId="172DAC4B" w14:textId="77777777" w:rsidR="004F23EB" w:rsidRDefault="004F23EB" w:rsidP="004F23EB">
      <w:pPr>
        <w:jc w:val="center"/>
        <w:rPr>
          <w:rFonts w:ascii="Arial Black" w:hAnsi="Arial Black"/>
          <w:sz w:val="28"/>
          <w:szCs w:val="28"/>
        </w:rPr>
      </w:pPr>
    </w:p>
    <w:p w14:paraId="4E37750A" w14:textId="77777777" w:rsidR="004F23EB" w:rsidRPr="00B22BFA" w:rsidRDefault="004F23EB" w:rsidP="004F23EB">
      <w:pPr>
        <w:jc w:val="center"/>
        <w:rPr>
          <w:rFonts w:cstheme="minorHAnsi"/>
          <w:sz w:val="20"/>
          <w:szCs w:val="20"/>
        </w:rPr>
      </w:pPr>
      <w:r w:rsidRPr="00371FA5">
        <w:rPr>
          <w:rFonts w:cstheme="minorHAnsi"/>
          <w:sz w:val="20"/>
          <w:szCs w:val="20"/>
        </w:rPr>
        <w:t>V</w:t>
      </w:r>
      <w:r>
        <w:rPr>
          <w:rFonts w:cstheme="minorHAnsi"/>
          <w:sz w:val="20"/>
          <w:szCs w:val="20"/>
        </w:rPr>
        <w:t>i</w:t>
      </w:r>
    </w:p>
    <w:p w14:paraId="4091D886" w14:textId="77777777" w:rsidR="004F23EB" w:rsidRPr="00371FA5" w:rsidRDefault="004F23EB" w:rsidP="004F23EB">
      <w:pPr>
        <w:jc w:val="center"/>
        <w:rPr>
          <w:rFonts w:cstheme="minorHAnsi"/>
          <w:sz w:val="20"/>
          <w:szCs w:val="20"/>
        </w:rPr>
      </w:pPr>
      <w:r w:rsidRPr="00371FA5">
        <w:rPr>
          <w:rFonts w:cstheme="minorHAnsi"/>
          <w:b/>
          <w:bCs/>
          <w:sz w:val="28"/>
          <w:szCs w:val="28"/>
        </w:rPr>
        <w:lastRenderedPageBreak/>
        <w:t>CHAPTER 0NE</w:t>
      </w:r>
    </w:p>
    <w:p w14:paraId="362C68FE" w14:textId="77777777" w:rsidR="004F23EB" w:rsidRPr="00371FA5" w:rsidRDefault="004F23EB" w:rsidP="004F23EB">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60C4A9B8" w14:textId="77777777" w:rsidR="004F23EB" w:rsidRPr="00B22BFA" w:rsidRDefault="004F23EB" w:rsidP="004F23EB">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w:t>
      </w:r>
      <w:proofErr w:type="spellStart"/>
      <w:r w:rsidRPr="00371FA5">
        <w:rPr>
          <w:sz w:val="24"/>
          <w:szCs w:val="24"/>
        </w:rPr>
        <w:t>all weather</w:t>
      </w:r>
      <w:proofErr w:type="spellEnd"/>
      <w:r w:rsidRPr="00371FA5">
        <w:rPr>
          <w:sz w:val="24"/>
          <w:szCs w:val="24"/>
        </w:rPr>
        <w:t xml:space="preserve">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w:t>
      </w:r>
      <w:proofErr w:type="spellStart"/>
      <w:r w:rsidRPr="00371FA5">
        <w:rPr>
          <w:noProof/>
          <w:sz w:val="24"/>
          <w:szCs w:val="24"/>
        </w:rPr>
        <w:t>Sa’adu</w:t>
      </w:r>
      <w:proofErr w:type="spellEnd"/>
      <w:r w:rsidRPr="00371FA5">
        <w:rPr>
          <w:noProof/>
          <w:sz w:val="24"/>
          <w:szCs w:val="24"/>
        </w:rPr>
        <w:t>,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371FA5">
        <w:rPr>
          <w:sz w:val="24"/>
          <w:szCs w:val="24"/>
        </w:rPr>
        <w:t>MHz.</w:t>
      </w:r>
      <w:proofErr w:type="spellEnd"/>
      <w:r w:rsidRPr="00371FA5">
        <w:rPr>
          <w:sz w:val="24"/>
          <w:szCs w:val="24"/>
        </w:rPr>
        <w:t xml:space="preserve">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73AFE2B0" w14:textId="77777777" w:rsidR="004F23EB" w:rsidRDefault="004F23EB" w:rsidP="004F23EB">
      <w:pPr>
        <w:rPr>
          <w:sz w:val="20"/>
          <w:szCs w:val="20"/>
        </w:rPr>
      </w:pPr>
    </w:p>
    <w:p w14:paraId="3D987AE4" w14:textId="77777777" w:rsidR="004F23EB" w:rsidRPr="00371FA5" w:rsidRDefault="004F23EB" w:rsidP="004F23EB">
      <w:pPr>
        <w:jc w:val="center"/>
        <w:rPr>
          <w:sz w:val="20"/>
          <w:szCs w:val="20"/>
        </w:rPr>
      </w:pPr>
      <w:r w:rsidRPr="00371FA5">
        <w:rPr>
          <w:sz w:val="20"/>
          <w:szCs w:val="20"/>
        </w:rPr>
        <w:t>1</w:t>
      </w:r>
    </w:p>
    <w:p w14:paraId="1DAF4789" w14:textId="77777777" w:rsidR="004F23EB" w:rsidRPr="00371FA5" w:rsidRDefault="004F23EB" w:rsidP="004F23EB">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685809EA" w14:textId="77777777" w:rsidR="004F23EB" w:rsidRDefault="004F23EB" w:rsidP="004F23EB">
      <w:pPr>
        <w:spacing w:before="100" w:beforeAutospacing="1" w:after="100" w:afterAutospacing="1" w:line="240" w:lineRule="auto"/>
      </w:pPr>
    </w:p>
    <w:p w14:paraId="14814A39" w14:textId="77777777" w:rsidR="004F23EB" w:rsidRPr="00371FA5" w:rsidRDefault="004F23EB" w:rsidP="004F23EB">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3F093BFB" w14:textId="77777777" w:rsidR="004F23EB" w:rsidRPr="00BC4A44"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604EECC4" w14:textId="77777777" w:rsidR="004F23EB" w:rsidRPr="00BC4A44"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4EDDFA36" w14:textId="77777777" w:rsidR="004F23EB" w:rsidRPr="00371FA5" w:rsidRDefault="004F23EB" w:rsidP="004F23EB">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34D4CFBF" w14:textId="77777777" w:rsidR="004F23EB"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63329BF7" w14:textId="77777777" w:rsidR="004F23EB" w:rsidRDefault="004F23EB" w:rsidP="004F23EB">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27963ACF" w14:textId="77777777" w:rsidR="004F23EB" w:rsidRPr="00371FA5" w:rsidRDefault="004F23EB" w:rsidP="004F23EB">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495AD624" w14:textId="77777777" w:rsidR="004F23EB"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3CD5ECBC" w14:textId="77777777" w:rsidR="004F23EB" w:rsidRPr="00371FA5"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75E7B0F9" w14:textId="77777777" w:rsidR="004F23EB" w:rsidRPr="00BC4A44" w:rsidRDefault="004F23EB" w:rsidP="004F23EB">
      <w:pPr>
        <w:spacing w:before="100" w:beforeAutospacing="1" w:after="100" w:afterAutospacing="1" w:line="240" w:lineRule="auto"/>
        <w:rPr>
          <w:rFonts w:ascii="Times New Roman" w:eastAsia="Times New Roman" w:hAnsi="Times New Roman" w:cs="Times New Roman"/>
          <w:b/>
          <w:bCs/>
          <w:sz w:val="28"/>
          <w:szCs w:val="28"/>
        </w:rPr>
      </w:pPr>
    </w:p>
    <w:p w14:paraId="547D4800" w14:textId="77777777" w:rsidR="004F23EB" w:rsidRPr="00BC4A44" w:rsidRDefault="004F23EB" w:rsidP="004F23EB">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65401877" w14:textId="77777777" w:rsidR="004F23EB" w:rsidRPr="00371FA5" w:rsidRDefault="004F23EB" w:rsidP="004F23EB">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66F77FB8" w14:textId="77777777" w:rsidR="004F23EB" w:rsidRPr="00BC4A44" w:rsidRDefault="004F23EB" w:rsidP="004F23EB">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3FEBA4AA" w14:textId="77777777" w:rsidR="004F23EB" w:rsidRPr="00371FA5" w:rsidRDefault="004F23EB" w:rsidP="004F23EB">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4E18DA09"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2A7161AA"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5ABC7ACB"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0BBF94E4"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4FBFABD2"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072F6B96" w14:textId="77777777" w:rsidR="004F23EB" w:rsidRPr="00BC4A44" w:rsidRDefault="004F23EB" w:rsidP="004F23EB">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413F1A3B" w14:textId="77777777"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14:paraId="2CDE20E0" w14:textId="77777777"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14:paraId="60A00A3D" w14:textId="77777777"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14:paraId="76B5B055" w14:textId="77777777"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14:paraId="333A957B" w14:textId="77777777" w:rsidR="004F23EB" w:rsidRPr="00371FA5" w:rsidRDefault="004F23EB" w:rsidP="004F23EB">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69855909" w14:textId="77777777" w:rsidR="004F23EB" w:rsidRPr="009B7495" w:rsidRDefault="004F23EB" w:rsidP="004F23EB">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3BB5A7CE" w14:textId="77777777" w:rsidR="004F23EB" w:rsidRDefault="004F23EB" w:rsidP="004F23EB">
      <w:pPr>
        <w:rPr>
          <w:b/>
          <w:sz w:val="28"/>
          <w:szCs w:val="28"/>
        </w:rPr>
      </w:pPr>
      <w:r>
        <w:rPr>
          <w:b/>
          <w:sz w:val="28"/>
          <w:szCs w:val="28"/>
        </w:rPr>
        <w:t>2.0    LITERATURE REVIEW</w:t>
      </w:r>
    </w:p>
    <w:p w14:paraId="42F35524" w14:textId="77777777" w:rsidR="004F23EB" w:rsidRPr="00BC4A44" w:rsidRDefault="004F23EB" w:rsidP="004F23EB">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w:t>
      </w:r>
      <w:proofErr w:type="gramStart"/>
      <w:r w:rsidRPr="00BC4A44">
        <w:rPr>
          <w:rFonts w:cstheme="minorHAnsi"/>
          <w:sz w:val="24"/>
          <w:szCs w:val="24"/>
        </w:rPr>
        <w:t>twenty two</w:t>
      </w:r>
      <w:proofErr w:type="gramEnd"/>
      <w:r w:rsidRPr="00BC4A44">
        <w:rPr>
          <w:rFonts w:cstheme="minorHAnsi"/>
          <w:sz w:val="24"/>
          <w:szCs w:val="24"/>
        </w:rPr>
        <w:t xml:space="preserve"> years (July 1983 – June 2005).</w:t>
      </w:r>
    </w:p>
    <w:p w14:paraId="0C160E9D" w14:textId="77777777" w:rsidR="004F23EB" w:rsidRPr="00BC4A44" w:rsidRDefault="004F23EB" w:rsidP="004F23EB">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453B49EB" w14:textId="77777777" w:rsidR="004F23EB" w:rsidRPr="00BC4A44" w:rsidRDefault="004F23EB" w:rsidP="004F23EB">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0E8F8EA5" w14:textId="77777777" w:rsidR="004F23EB" w:rsidRPr="00BC4A44" w:rsidRDefault="004F23EB" w:rsidP="004F23EB">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3460145A" w14:textId="77777777" w:rsidR="004F23EB" w:rsidRDefault="004F23EB" w:rsidP="004F23EB">
      <w:pPr>
        <w:spacing w:before="100" w:beforeAutospacing="1" w:after="100" w:afterAutospacing="1" w:line="240" w:lineRule="auto"/>
        <w:jc w:val="center"/>
        <w:rPr>
          <w:rFonts w:eastAsia="Times New Roman" w:cstheme="minorHAnsi"/>
          <w:b/>
          <w:sz w:val="28"/>
          <w:szCs w:val="28"/>
        </w:rPr>
      </w:pPr>
    </w:p>
    <w:p w14:paraId="64F99450" w14:textId="77777777" w:rsidR="004F23EB" w:rsidRDefault="004F23EB" w:rsidP="004F23EB">
      <w:pPr>
        <w:spacing w:before="100" w:beforeAutospacing="1" w:after="100" w:afterAutospacing="1" w:line="240" w:lineRule="auto"/>
        <w:jc w:val="center"/>
        <w:rPr>
          <w:rFonts w:eastAsia="Times New Roman" w:cstheme="minorHAnsi"/>
          <w:b/>
          <w:sz w:val="28"/>
          <w:szCs w:val="28"/>
        </w:rPr>
      </w:pPr>
    </w:p>
    <w:p w14:paraId="55BBB62D" w14:textId="77777777" w:rsidR="004F23EB" w:rsidRDefault="004F23EB" w:rsidP="004F23EB">
      <w:pPr>
        <w:spacing w:before="100" w:beforeAutospacing="1" w:after="100" w:afterAutospacing="1" w:line="240" w:lineRule="auto"/>
        <w:jc w:val="center"/>
        <w:rPr>
          <w:rFonts w:eastAsia="Times New Roman" w:cstheme="minorHAnsi"/>
          <w:b/>
          <w:sz w:val="28"/>
          <w:szCs w:val="28"/>
        </w:rPr>
      </w:pPr>
    </w:p>
    <w:p w14:paraId="1D48B285" w14:textId="77777777" w:rsidR="004F23EB" w:rsidRPr="00371FA5" w:rsidRDefault="004F23EB" w:rsidP="004F23EB">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08F54773" w14:textId="77777777" w:rsidR="004F23EB" w:rsidRDefault="004F23EB" w:rsidP="004F23EB">
      <w:pPr>
        <w:spacing w:before="100" w:beforeAutospacing="1" w:after="100" w:afterAutospacing="1" w:line="240" w:lineRule="auto"/>
        <w:jc w:val="center"/>
        <w:rPr>
          <w:rFonts w:eastAsia="Times New Roman" w:cstheme="minorHAnsi"/>
          <w:b/>
          <w:sz w:val="28"/>
          <w:szCs w:val="28"/>
        </w:rPr>
      </w:pPr>
    </w:p>
    <w:p w14:paraId="44C2C3EB" w14:textId="77777777" w:rsidR="004F23EB" w:rsidRPr="00371FA5" w:rsidRDefault="004F23EB" w:rsidP="004F23EB">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7EE2F099" w14:textId="77777777" w:rsidR="004F23EB" w:rsidRPr="00371FA5" w:rsidRDefault="004F23EB" w:rsidP="004F23EB">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633522CD" w14:textId="77777777" w:rsidR="004F23EB" w:rsidRDefault="004F23EB" w:rsidP="004F23EB">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0885112E" w14:textId="77777777" w:rsidR="004F23EB" w:rsidRPr="00B00B0B" w:rsidRDefault="004F23EB" w:rsidP="004F23EB">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0749A032" wp14:editId="2E935D54">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73F0CB1A" w14:textId="77777777" w:rsidR="004F23EB" w:rsidRPr="00396DBC" w:rsidRDefault="004F23EB" w:rsidP="004F23EB">
      <w:pPr>
        <w:spacing w:before="100" w:beforeAutospacing="1" w:after="100" w:afterAutospacing="1" w:line="240" w:lineRule="auto"/>
        <w:jc w:val="center"/>
        <w:rPr>
          <w:rFonts w:ascii="Times New Roman" w:eastAsia="Times New Roman" w:hAnsi="Times New Roman" w:cs="Times New Roman"/>
          <w:b/>
          <w:sz w:val="24"/>
          <w:szCs w:val="24"/>
        </w:rPr>
      </w:pPr>
    </w:p>
    <w:p w14:paraId="77ACA9E4" w14:textId="77777777" w:rsidR="004F23EB" w:rsidRDefault="004F23EB" w:rsidP="004F23EB">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35FE7D00" w14:textId="77777777" w:rsidR="004F23EB" w:rsidRPr="00DD6252" w:rsidRDefault="004F23EB" w:rsidP="004F23EB">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7F0E3580" w14:textId="77777777" w:rsidR="004F23EB" w:rsidRDefault="004F23EB" w:rsidP="004F23EB">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Pr="00DD6252">
        <w:rPr>
          <w:rFonts w:eastAsia="Times New Roman" w:cstheme="minorHAnsi"/>
          <w:b/>
          <w:sz w:val="28"/>
          <w:szCs w:val="28"/>
        </w:rPr>
        <w:t>DATA ACQUISITION</w:t>
      </w:r>
    </w:p>
    <w:p w14:paraId="5F275ACC" w14:textId="77777777" w:rsidR="004F23EB" w:rsidRPr="00DD6252" w:rsidRDefault="004F23EB" w:rsidP="004F23EB">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03D32226" w14:textId="77777777" w:rsidR="004F23EB" w:rsidRDefault="004F23EB" w:rsidP="004F23EB">
      <w:pPr>
        <w:rPr>
          <w:rFonts w:eastAsia="Times New Roman" w:cstheme="minorHAnsi"/>
          <w:b/>
          <w:sz w:val="28"/>
          <w:szCs w:val="28"/>
        </w:rPr>
      </w:pPr>
    </w:p>
    <w:p w14:paraId="55D1BDB5" w14:textId="77777777" w:rsidR="004F23EB" w:rsidRPr="00BC4A44" w:rsidRDefault="004F23EB" w:rsidP="004F23EB">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14:paraId="6A67A18B" w14:textId="77777777" w:rsidR="004F23EB" w:rsidRPr="00371FA5" w:rsidRDefault="004F23EB" w:rsidP="004F23EB">
      <w:pPr>
        <w:rPr>
          <w:rFonts w:cstheme="minorHAnsi"/>
          <w:sz w:val="24"/>
          <w:szCs w:val="24"/>
        </w:rPr>
      </w:pPr>
      <w:r w:rsidRPr="00371FA5">
        <w:rPr>
          <w:rFonts w:cstheme="minorHAnsi"/>
          <w:sz w:val="24"/>
          <w:szCs w:val="24"/>
        </w:rPr>
        <w:t xml:space="preserve">N = Refractivity, measured in N-unit </w:t>
      </w:r>
    </w:p>
    <w:p w14:paraId="24AD34B4" w14:textId="77777777" w:rsidR="004F23EB" w:rsidRPr="00371FA5" w:rsidRDefault="004F23EB" w:rsidP="004F23EB">
      <w:pPr>
        <w:rPr>
          <w:rFonts w:cstheme="minorHAnsi"/>
          <w:sz w:val="24"/>
          <w:szCs w:val="24"/>
        </w:rPr>
      </w:pPr>
    </w:p>
    <w:p w14:paraId="23CBA3C0" w14:textId="77777777" w:rsidR="004F23EB" w:rsidRPr="00371FA5" w:rsidRDefault="004F23EB" w:rsidP="004F23EB">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 xml:space="preserve"> (1)</w:t>
      </w:r>
    </w:p>
    <w:p w14:paraId="5655C5BB" w14:textId="77777777" w:rsidR="004F23EB" w:rsidRPr="00371FA5" w:rsidRDefault="004F23EB" w:rsidP="004F23EB">
      <w:pPr>
        <w:rPr>
          <w:rFonts w:eastAsiaTheme="minorEastAsia" w:cstheme="minorHAnsi"/>
          <w:bCs/>
          <w:sz w:val="24"/>
          <w:szCs w:val="24"/>
        </w:rPr>
      </w:pPr>
    </w:p>
    <w:p w14:paraId="338F6DA0"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206D7309" w14:textId="77777777" w:rsidR="004F23EB" w:rsidRPr="00371FA5" w:rsidRDefault="004F23EB" w:rsidP="004F23EB">
      <w:pPr>
        <w:rPr>
          <w:rFonts w:eastAsiaTheme="minorEastAsia" w:cstheme="minorHAnsi"/>
          <w:bCs/>
          <w:sz w:val="24"/>
          <w:szCs w:val="24"/>
        </w:rPr>
      </w:pPr>
    </w:p>
    <w:p w14:paraId="21E2E6EE" w14:textId="77777777" w:rsidR="004F23EB" w:rsidRPr="00371FA5" w:rsidRDefault="004F23EB" w:rsidP="004F23EB">
      <w:pPr>
        <w:rPr>
          <w:rFonts w:cstheme="minorHAnsi"/>
          <w:bCs/>
          <w:sz w:val="24"/>
          <w:szCs w:val="24"/>
        </w:rPr>
      </w:pPr>
      <w:bookmarkStart w:id="6" w:name="_Hlk198972431"/>
      <w:r w:rsidRPr="00371FA5">
        <w:rPr>
          <w:rFonts w:cstheme="minorHAnsi"/>
          <w:bCs/>
          <w:sz w:val="24"/>
          <w:szCs w:val="24"/>
        </w:rPr>
        <w:t>With the “dry term” of radio refractivity given by:</w:t>
      </w:r>
    </w:p>
    <w:p w14:paraId="18C1F6F4" w14:textId="77777777" w:rsidR="004F23EB" w:rsidRPr="00371FA5" w:rsidRDefault="004F23EB"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Pr="00371FA5">
        <w:rPr>
          <w:rFonts w:eastAsiaTheme="minorEastAsia" w:cstheme="minorHAnsi"/>
          <w:bCs/>
          <w:sz w:val="24"/>
          <w:szCs w:val="24"/>
        </w:rPr>
        <w:t xml:space="preserve"> …………………………………………………… (2)</w:t>
      </w:r>
    </w:p>
    <w:p w14:paraId="642BB4D9" w14:textId="77777777" w:rsidR="004F23EB" w:rsidRPr="00371FA5" w:rsidRDefault="004F23EB" w:rsidP="004F23EB">
      <w:pPr>
        <w:rPr>
          <w:rFonts w:cstheme="minorHAnsi"/>
          <w:bCs/>
          <w:sz w:val="24"/>
          <w:szCs w:val="24"/>
        </w:rPr>
      </w:pPr>
      <w:r w:rsidRPr="00371FA5">
        <w:rPr>
          <w:rFonts w:cstheme="minorHAnsi"/>
          <w:bCs/>
          <w:sz w:val="24"/>
          <w:szCs w:val="24"/>
        </w:rPr>
        <w:t>With the “wet term” of radio refractivity given by:</w:t>
      </w:r>
    </w:p>
    <w:p w14:paraId="7BC5CA3C" w14:textId="77777777" w:rsidR="004F23EB" w:rsidRPr="00371FA5" w:rsidRDefault="004F23EB"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Pr="00371FA5">
        <w:rPr>
          <w:rFonts w:eastAsiaTheme="minorEastAsia" w:cstheme="minorHAnsi"/>
          <w:bCs/>
          <w:sz w:val="24"/>
          <w:szCs w:val="24"/>
        </w:rPr>
        <w:t xml:space="preserve"> …………………………………………. (3)</w:t>
      </w:r>
    </w:p>
    <w:p w14:paraId="6DEC6518" w14:textId="77777777" w:rsidR="004F23EB" w:rsidRPr="00371FA5" w:rsidRDefault="004F23EB" w:rsidP="004F23EB">
      <w:pPr>
        <w:rPr>
          <w:rFonts w:cstheme="minorHAnsi"/>
          <w:bCs/>
          <w:sz w:val="24"/>
          <w:szCs w:val="24"/>
        </w:rPr>
      </w:pPr>
      <w:bookmarkStart w:id="7" w:name="_Hlk198973337"/>
      <w:r w:rsidRPr="00371FA5">
        <w:rPr>
          <w:rFonts w:cstheme="minorHAnsi"/>
          <w:bCs/>
          <w:sz w:val="24"/>
          <w:szCs w:val="24"/>
        </w:rPr>
        <w:t>Where P= Atmospheric Pressure (</w:t>
      </w:r>
      <w:proofErr w:type="spellStart"/>
      <w:r w:rsidRPr="00371FA5">
        <w:rPr>
          <w:rFonts w:cstheme="minorHAnsi"/>
          <w:bCs/>
          <w:sz w:val="24"/>
          <w:szCs w:val="24"/>
        </w:rPr>
        <w:t>hPa</w:t>
      </w:r>
      <w:proofErr w:type="spellEnd"/>
      <w:r w:rsidRPr="00371FA5">
        <w:rPr>
          <w:rFonts w:cstheme="minorHAnsi"/>
          <w:bCs/>
          <w:sz w:val="24"/>
          <w:szCs w:val="24"/>
        </w:rPr>
        <w:t>)</w:t>
      </w:r>
    </w:p>
    <w:p w14:paraId="20EF28F4" w14:textId="77777777" w:rsidR="004F23EB" w:rsidRPr="00371FA5" w:rsidRDefault="004F23EB" w:rsidP="004F23EB">
      <w:pPr>
        <w:rPr>
          <w:rFonts w:cstheme="minorHAnsi"/>
          <w:bCs/>
          <w:sz w:val="24"/>
          <w:szCs w:val="24"/>
        </w:rPr>
      </w:pPr>
      <w:r w:rsidRPr="00371FA5">
        <w:rPr>
          <w:rFonts w:cstheme="minorHAnsi"/>
          <w:bCs/>
          <w:sz w:val="24"/>
          <w:szCs w:val="24"/>
        </w:rPr>
        <w:t>T= Absolute Temperature (K)</w:t>
      </w:r>
    </w:p>
    <w:bookmarkEnd w:id="5"/>
    <w:bookmarkEnd w:id="6"/>
    <w:p w14:paraId="1202ED63" w14:textId="77777777" w:rsidR="004F23EB" w:rsidRPr="00371FA5" w:rsidRDefault="004F23EB" w:rsidP="004F23EB">
      <w:pPr>
        <w:rPr>
          <w:rFonts w:cstheme="minorHAnsi"/>
          <w:bCs/>
          <w:sz w:val="24"/>
          <w:szCs w:val="24"/>
        </w:rPr>
      </w:pPr>
      <w:r w:rsidRPr="00371FA5">
        <w:rPr>
          <w:rFonts w:cstheme="minorHAnsi"/>
          <w:bCs/>
          <w:sz w:val="24"/>
          <w:szCs w:val="24"/>
        </w:rPr>
        <w:t xml:space="preserve">e= Water </w:t>
      </w:r>
      <w:proofErr w:type="spellStart"/>
      <w:r w:rsidRPr="00371FA5">
        <w:rPr>
          <w:rFonts w:cstheme="minorHAnsi"/>
          <w:bCs/>
          <w:sz w:val="24"/>
          <w:szCs w:val="24"/>
        </w:rPr>
        <w:t>Vapour</w:t>
      </w:r>
      <w:proofErr w:type="spellEnd"/>
      <w:r w:rsidRPr="00371FA5">
        <w:rPr>
          <w:rFonts w:cstheme="minorHAnsi"/>
          <w:bCs/>
          <w:sz w:val="24"/>
          <w:szCs w:val="24"/>
        </w:rPr>
        <w:t xml:space="preserve"> (</w:t>
      </w:r>
      <w:proofErr w:type="spellStart"/>
      <w:r w:rsidRPr="00371FA5">
        <w:rPr>
          <w:rFonts w:cstheme="minorHAnsi"/>
          <w:bCs/>
          <w:sz w:val="24"/>
          <w:szCs w:val="24"/>
        </w:rPr>
        <w:t>hPa</w:t>
      </w:r>
      <w:proofErr w:type="spellEnd"/>
      <w:r w:rsidRPr="00371FA5">
        <w:rPr>
          <w:rFonts w:cstheme="minorHAnsi"/>
          <w:bCs/>
          <w:sz w:val="24"/>
          <w:szCs w:val="24"/>
        </w:rPr>
        <w:t>)</w:t>
      </w:r>
    </w:p>
    <w:p w14:paraId="1559B327" w14:textId="77777777" w:rsidR="004F23EB" w:rsidRPr="00371FA5" w:rsidRDefault="004F23EB" w:rsidP="004F23EB">
      <w:pPr>
        <w:rPr>
          <w:rFonts w:cstheme="minorHAnsi"/>
          <w:bCs/>
          <w:sz w:val="24"/>
          <w:szCs w:val="24"/>
        </w:rPr>
      </w:pPr>
    </w:p>
    <w:p w14:paraId="2D3A9DE2" w14:textId="77777777" w:rsidR="004F23EB" w:rsidRPr="00371FA5" w:rsidRDefault="004F23EB" w:rsidP="004F23EB">
      <w:pPr>
        <w:rPr>
          <w:rFonts w:cstheme="minorHAnsi"/>
          <w:bCs/>
          <w:sz w:val="24"/>
          <w:szCs w:val="24"/>
        </w:rPr>
      </w:pPr>
      <w:r w:rsidRPr="00371FA5">
        <w:rPr>
          <w:rFonts w:cstheme="minorHAnsi"/>
          <w:bCs/>
          <w:sz w:val="24"/>
          <w:szCs w:val="24"/>
        </w:rPr>
        <w:t xml:space="preserve">The relationship between water </w:t>
      </w:r>
      <w:proofErr w:type="spellStart"/>
      <w:r w:rsidRPr="00371FA5">
        <w:rPr>
          <w:rFonts w:cstheme="minorHAnsi"/>
          <w:bCs/>
          <w:sz w:val="24"/>
          <w:szCs w:val="24"/>
        </w:rPr>
        <w:t>vapour</w:t>
      </w:r>
      <w:proofErr w:type="spellEnd"/>
      <w:r w:rsidRPr="00371FA5">
        <w:rPr>
          <w:rFonts w:cstheme="minorHAnsi"/>
          <w:bCs/>
          <w:sz w:val="24"/>
          <w:szCs w:val="24"/>
        </w:rPr>
        <w:t xml:space="preserve"> pressure (e) and relative humidity (RH) is given by the expression:</w:t>
      </w:r>
    </w:p>
    <w:p w14:paraId="3CC7C237" w14:textId="77777777" w:rsidR="004F23EB" w:rsidRPr="00371FA5" w:rsidRDefault="004F23EB" w:rsidP="004F23EB">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56728D06" w14:textId="77777777" w:rsidR="004F23EB" w:rsidRDefault="004F23EB" w:rsidP="004F23EB">
      <w:pPr>
        <w:rPr>
          <w:rFonts w:eastAsiaTheme="minorEastAsia" w:cstheme="minorHAnsi"/>
          <w:bCs/>
          <w:sz w:val="24"/>
          <w:szCs w:val="24"/>
        </w:rPr>
      </w:pPr>
    </w:p>
    <w:p w14:paraId="0398FF3E" w14:textId="77777777" w:rsidR="004F23EB" w:rsidRDefault="004F23EB" w:rsidP="004F23EB">
      <w:pPr>
        <w:rPr>
          <w:rFonts w:eastAsiaTheme="minorEastAsia" w:cstheme="minorHAnsi"/>
          <w:bCs/>
          <w:sz w:val="24"/>
          <w:szCs w:val="24"/>
        </w:rPr>
      </w:pPr>
    </w:p>
    <w:p w14:paraId="1F849BC2" w14:textId="77777777" w:rsidR="004F23EB" w:rsidRDefault="004F23EB" w:rsidP="004F23EB">
      <w:pPr>
        <w:rPr>
          <w:rFonts w:eastAsiaTheme="minorEastAsia" w:cstheme="minorHAnsi"/>
          <w:bCs/>
          <w:sz w:val="24"/>
          <w:szCs w:val="24"/>
        </w:rPr>
      </w:pPr>
    </w:p>
    <w:p w14:paraId="3D5817BA" w14:textId="77777777" w:rsidR="004F23EB" w:rsidRPr="00DD6252" w:rsidRDefault="004F23EB" w:rsidP="004F23EB">
      <w:pPr>
        <w:jc w:val="center"/>
        <w:rPr>
          <w:rFonts w:eastAsiaTheme="minorEastAsia" w:cstheme="minorHAnsi"/>
          <w:bCs/>
          <w:sz w:val="20"/>
          <w:szCs w:val="20"/>
        </w:rPr>
      </w:pPr>
      <w:r w:rsidRPr="00DD6252">
        <w:rPr>
          <w:rFonts w:eastAsiaTheme="minorEastAsia" w:cstheme="minorHAnsi"/>
          <w:bCs/>
          <w:sz w:val="20"/>
          <w:szCs w:val="20"/>
        </w:rPr>
        <w:t>6</w:t>
      </w:r>
    </w:p>
    <w:p w14:paraId="77930186"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lastRenderedPageBreak/>
        <w:t>Where H = Relative Humidity</w:t>
      </w:r>
    </w:p>
    <w:p w14:paraId="5DAE7268" w14:textId="77777777" w:rsidR="004F23EB" w:rsidRPr="00371FA5" w:rsidRDefault="004F23EB" w:rsidP="004F23EB">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Pr="00371FA5">
        <w:rPr>
          <w:rFonts w:eastAsiaTheme="minorEastAsia" w:cstheme="minorHAnsi"/>
          <w:sz w:val="24"/>
          <w:szCs w:val="24"/>
        </w:rPr>
        <w:t>= Saturated Water Vapor</w:t>
      </w:r>
    </w:p>
    <w:p w14:paraId="0867DC06" w14:textId="77777777" w:rsidR="004F23EB" w:rsidRPr="00371FA5" w:rsidRDefault="004F23EB" w:rsidP="004F23EB">
      <w:pPr>
        <w:rPr>
          <w:rFonts w:eastAsiaTheme="minorEastAsia" w:cstheme="minorHAnsi"/>
          <w:sz w:val="24"/>
          <w:szCs w:val="24"/>
        </w:rPr>
      </w:pPr>
    </w:p>
    <w:p w14:paraId="1370764C" w14:textId="77777777" w:rsidR="004F23EB" w:rsidRPr="00371FA5" w:rsidRDefault="004F23EB"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proofErr w:type="gramStart"/>
      <w:r w:rsidRPr="00371FA5">
        <w:rPr>
          <w:rFonts w:eastAsiaTheme="minorEastAsia" w:cstheme="minorHAnsi"/>
          <w:bCs/>
          <w:sz w:val="24"/>
          <w:szCs w:val="24"/>
        </w:rPr>
        <w:t>)  …</w:t>
      </w:r>
      <w:proofErr w:type="gramEnd"/>
      <w:r w:rsidRPr="00371FA5">
        <w:rPr>
          <w:rFonts w:eastAsiaTheme="minorEastAsia" w:cstheme="minorHAnsi"/>
          <w:bCs/>
          <w:sz w:val="24"/>
          <w:szCs w:val="24"/>
        </w:rPr>
        <w:t>……………………………… (5)</w:t>
      </w:r>
    </w:p>
    <w:p w14:paraId="5C770A37" w14:textId="77777777" w:rsidR="004F23EB" w:rsidRPr="00371FA5" w:rsidRDefault="004F23EB" w:rsidP="004F23EB">
      <w:pPr>
        <w:rPr>
          <w:rFonts w:eastAsiaTheme="minorEastAsia" w:cstheme="minorHAnsi"/>
          <w:bCs/>
          <w:sz w:val="24"/>
          <w:szCs w:val="24"/>
        </w:rPr>
      </w:pPr>
    </w:p>
    <w:p w14:paraId="5DCFBA31" w14:textId="77777777" w:rsidR="004F23EB" w:rsidRPr="00371FA5" w:rsidRDefault="004F23EB" w:rsidP="004F23EB">
      <w:pPr>
        <w:rPr>
          <w:rFonts w:cstheme="minorHAnsi"/>
          <w:bCs/>
          <w:sz w:val="24"/>
          <w:szCs w:val="24"/>
        </w:rPr>
      </w:pPr>
      <w:bookmarkStart w:id="8" w:name="_Hlk198974124"/>
      <w:r w:rsidRPr="00371FA5">
        <w:rPr>
          <w:rFonts w:cstheme="minorHAnsi"/>
          <w:bCs/>
          <w:sz w:val="24"/>
          <w:szCs w:val="24"/>
        </w:rPr>
        <w:t>Where, a = 6.1121</w:t>
      </w:r>
    </w:p>
    <w:p w14:paraId="0526DE51" w14:textId="77777777" w:rsidR="004F23EB" w:rsidRPr="00371FA5" w:rsidRDefault="004F23EB" w:rsidP="004F23EB">
      <w:pPr>
        <w:rPr>
          <w:rFonts w:cstheme="minorHAnsi"/>
          <w:bCs/>
          <w:sz w:val="24"/>
          <w:szCs w:val="24"/>
        </w:rPr>
      </w:pPr>
      <w:r w:rsidRPr="00371FA5">
        <w:rPr>
          <w:rFonts w:cstheme="minorHAnsi"/>
          <w:bCs/>
          <w:sz w:val="24"/>
          <w:szCs w:val="24"/>
        </w:rPr>
        <w:t>b = 17.502</w:t>
      </w:r>
    </w:p>
    <w:p w14:paraId="3F2B8E36" w14:textId="77777777" w:rsidR="004F23EB" w:rsidRPr="00371FA5" w:rsidRDefault="004F23EB" w:rsidP="004F23EB">
      <w:pPr>
        <w:rPr>
          <w:rFonts w:cstheme="minorHAnsi"/>
          <w:bCs/>
          <w:sz w:val="24"/>
          <w:szCs w:val="24"/>
        </w:rPr>
      </w:pPr>
      <w:r w:rsidRPr="00371FA5">
        <w:rPr>
          <w:rFonts w:cstheme="minorHAnsi"/>
          <w:bCs/>
          <w:sz w:val="24"/>
          <w:szCs w:val="24"/>
        </w:rPr>
        <w:t>c = 24097</w:t>
      </w:r>
    </w:p>
    <w:p w14:paraId="04FB7DB8" w14:textId="77777777" w:rsidR="004F23EB" w:rsidRPr="00371FA5" w:rsidRDefault="004F23EB" w:rsidP="004F23EB">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3F12B5FD" w14:textId="77777777" w:rsidR="004F23EB" w:rsidRPr="00371FA5" w:rsidRDefault="004F23EB" w:rsidP="004F23EB">
      <w:pPr>
        <w:rPr>
          <w:rFonts w:eastAsiaTheme="minorEastAsia" w:cstheme="minorHAnsi"/>
          <w:bCs/>
          <w:sz w:val="24"/>
          <w:szCs w:val="24"/>
        </w:rPr>
      </w:pPr>
    </w:p>
    <w:bookmarkEnd w:id="7"/>
    <w:p w14:paraId="4BDC82F3" w14:textId="77777777" w:rsidR="004F23EB" w:rsidRPr="00371FA5" w:rsidRDefault="004F23EB" w:rsidP="004F23EB">
      <w:pPr>
        <w:rPr>
          <w:rFonts w:eastAsiaTheme="minorEastAsia" w:cstheme="minorHAnsi"/>
          <w:bCs/>
          <w:sz w:val="24"/>
          <w:szCs w:val="24"/>
        </w:rPr>
      </w:pPr>
    </w:p>
    <w:p w14:paraId="65988E86"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Refractivity Gradient:</w:t>
      </w:r>
    </w:p>
    <w:p w14:paraId="28A09A40"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344A4E7C" w14:textId="77777777" w:rsidR="004F23EB" w:rsidRPr="00371FA5" w:rsidRDefault="004F23EB" w:rsidP="004F23EB">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Pr="00371FA5">
        <w:rPr>
          <w:rFonts w:eastAsiaTheme="minorEastAsia" w:cstheme="minorHAnsi"/>
          <w:bCs/>
          <w:sz w:val="24"/>
          <w:szCs w:val="24"/>
        </w:rPr>
        <w:t xml:space="preserve"> </w:t>
      </w:r>
    </w:p>
    <w:p w14:paraId="21B1BE98"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3AE99500" w14:textId="77777777" w:rsidR="004F23EB" w:rsidRPr="00371FA5" w:rsidRDefault="004F23EB"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Average values of atmospheric extrapolated to sea level</w:t>
      </w:r>
    </w:p>
    <w:p w14:paraId="2E05FB4A" w14:textId="77777777" w:rsidR="004F23EB" w:rsidRPr="00371FA5" w:rsidRDefault="004F23EB"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Height of the earth’s surface above sea level</w:t>
      </w:r>
    </w:p>
    <w:p w14:paraId="36861B01" w14:textId="77777777" w:rsidR="004F23EB" w:rsidRPr="00371FA5" w:rsidRDefault="004F23EB"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Scale height = 7.35km</w:t>
      </w:r>
    </w:p>
    <w:p w14:paraId="51C6B607" w14:textId="77777777" w:rsidR="004F23EB" w:rsidRPr="00371FA5" w:rsidRDefault="004F23EB" w:rsidP="004F23EB">
      <w:pPr>
        <w:rPr>
          <w:rFonts w:eastAsiaTheme="minorEastAsia" w:cstheme="minorHAnsi"/>
          <w:bCs/>
          <w:sz w:val="24"/>
          <w:szCs w:val="24"/>
        </w:rPr>
      </w:pPr>
    </w:p>
    <w:p w14:paraId="4F41FB04" w14:textId="77777777" w:rsidR="004F23EB" w:rsidRDefault="004F23EB" w:rsidP="004F23EB">
      <w:pPr>
        <w:rPr>
          <w:rFonts w:eastAsiaTheme="minorEastAsia" w:cstheme="minorHAnsi"/>
          <w:bCs/>
          <w:sz w:val="24"/>
          <w:szCs w:val="24"/>
        </w:rPr>
      </w:pPr>
      <w:bookmarkStart w:id="9" w:name="_Hlk198974829"/>
      <w:bookmarkEnd w:id="8"/>
    </w:p>
    <w:p w14:paraId="3147A571" w14:textId="77777777" w:rsidR="004F23EB" w:rsidRDefault="004F23EB" w:rsidP="004F23EB">
      <w:pPr>
        <w:rPr>
          <w:rFonts w:eastAsiaTheme="minorEastAsia" w:cstheme="minorHAnsi"/>
          <w:bCs/>
          <w:sz w:val="24"/>
          <w:szCs w:val="24"/>
        </w:rPr>
      </w:pPr>
    </w:p>
    <w:p w14:paraId="24A2A37D" w14:textId="77777777" w:rsidR="004F23EB" w:rsidRDefault="004F23EB" w:rsidP="004F23EB">
      <w:pPr>
        <w:rPr>
          <w:rFonts w:eastAsiaTheme="minorEastAsia" w:cstheme="minorHAnsi"/>
          <w:bCs/>
          <w:sz w:val="24"/>
          <w:szCs w:val="24"/>
        </w:rPr>
      </w:pPr>
    </w:p>
    <w:p w14:paraId="0E66B82C" w14:textId="77777777" w:rsidR="004F23EB" w:rsidRDefault="004F23EB" w:rsidP="004F23EB">
      <w:pPr>
        <w:rPr>
          <w:rFonts w:eastAsiaTheme="minorEastAsia" w:cstheme="minorHAnsi"/>
          <w:bCs/>
          <w:sz w:val="24"/>
          <w:szCs w:val="24"/>
        </w:rPr>
      </w:pPr>
    </w:p>
    <w:p w14:paraId="15B42796" w14:textId="77777777" w:rsidR="004F23EB" w:rsidRDefault="004F23EB" w:rsidP="004F23EB">
      <w:pPr>
        <w:rPr>
          <w:rFonts w:eastAsiaTheme="minorEastAsia" w:cstheme="minorHAnsi"/>
          <w:bCs/>
          <w:sz w:val="24"/>
          <w:szCs w:val="24"/>
        </w:rPr>
      </w:pPr>
    </w:p>
    <w:p w14:paraId="3B5F506D" w14:textId="77777777" w:rsidR="004F23EB" w:rsidRDefault="004F23EB" w:rsidP="004F23EB">
      <w:pPr>
        <w:rPr>
          <w:rFonts w:eastAsiaTheme="minorEastAsia" w:cstheme="minorHAnsi"/>
          <w:bCs/>
          <w:sz w:val="24"/>
          <w:szCs w:val="24"/>
        </w:rPr>
      </w:pPr>
    </w:p>
    <w:p w14:paraId="529D4282" w14:textId="77777777" w:rsidR="004F23EB" w:rsidRPr="00DD6252" w:rsidRDefault="004F23EB" w:rsidP="004F23EB">
      <w:pPr>
        <w:jc w:val="center"/>
        <w:rPr>
          <w:rFonts w:eastAsiaTheme="minorEastAsia" w:cstheme="minorHAnsi"/>
          <w:bCs/>
          <w:sz w:val="20"/>
          <w:szCs w:val="20"/>
        </w:rPr>
      </w:pPr>
      <w:r w:rsidRPr="00DD6252">
        <w:rPr>
          <w:rFonts w:eastAsiaTheme="minorEastAsia" w:cstheme="minorHAnsi"/>
          <w:bCs/>
          <w:sz w:val="20"/>
          <w:szCs w:val="20"/>
        </w:rPr>
        <w:t>7</w:t>
      </w:r>
    </w:p>
    <w:p w14:paraId="760D580E" w14:textId="77777777" w:rsidR="004F23EB" w:rsidRPr="00371FA5" w:rsidRDefault="004F23EB" w:rsidP="004F23EB">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proofErr w:type="gramStart"/>
      <w:r w:rsidRPr="00371FA5">
        <w:rPr>
          <w:rFonts w:eastAsiaTheme="minorEastAsia" w:cstheme="minorHAnsi"/>
          <w:bCs/>
          <w:sz w:val="24"/>
          <w:szCs w:val="24"/>
        </w:rPr>
        <w:t>exp(</w:t>
      </w:r>
      <w:proofErr w:type="gramEnd"/>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Pr="00371FA5">
        <w:rPr>
          <w:rFonts w:eastAsiaTheme="minorEastAsia" w:cstheme="minorHAnsi"/>
          <w:sz w:val="24"/>
          <w:szCs w:val="24"/>
        </w:rPr>
        <w:t xml:space="preserve"> refractivity gradient</w:t>
      </w:r>
    </w:p>
    <w:p w14:paraId="78F80153" w14:textId="77777777" w:rsidR="004F23EB" w:rsidRPr="00371FA5" w:rsidRDefault="004F23EB" w:rsidP="004F23EB">
      <w:pPr>
        <w:rPr>
          <w:rFonts w:cstheme="minorHAnsi"/>
          <w:bCs/>
          <w:sz w:val="24"/>
          <w:szCs w:val="24"/>
        </w:rPr>
      </w:pPr>
    </w:p>
    <w:p w14:paraId="5D57D140" w14:textId="77777777" w:rsidR="004F23EB" w:rsidRPr="00371FA5" w:rsidRDefault="004F23EB" w:rsidP="004F23EB">
      <w:pPr>
        <w:rPr>
          <w:rFonts w:cstheme="minorHAnsi"/>
          <w:b/>
          <w:sz w:val="24"/>
          <w:szCs w:val="24"/>
        </w:rPr>
      </w:pPr>
    </w:p>
    <w:p w14:paraId="0D036715" w14:textId="77777777" w:rsidR="004F23EB" w:rsidRPr="00371FA5" w:rsidRDefault="004F23EB" w:rsidP="004F23EB">
      <w:pPr>
        <w:rPr>
          <w:rFonts w:cstheme="minorHAnsi"/>
          <w:bCs/>
          <w:sz w:val="24"/>
          <w:szCs w:val="24"/>
        </w:rPr>
      </w:pPr>
      <w:r w:rsidRPr="00371FA5">
        <w:rPr>
          <w:rFonts w:cstheme="minorHAnsi"/>
          <w:bCs/>
          <w:sz w:val="24"/>
          <w:szCs w:val="24"/>
        </w:rPr>
        <w:t xml:space="preserve">Thus, k may be expressed in terms of refractivity gradient, </w:t>
      </w:r>
      <w:proofErr w:type="spellStart"/>
      <w:r w:rsidRPr="00371FA5">
        <w:rPr>
          <w:rFonts w:cstheme="minorHAnsi"/>
          <w:bCs/>
          <w:sz w:val="24"/>
          <w:szCs w:val="24"/>
        </w:rPr>
        <w:t>dN</w:t>
      </w:r>
      <w:proofErr w:type="spellEnd"/>
      <w:r w:rsidRPr="00371FA5">
        <w:rPr>
          <w:rFonts w:cstheme="minorHAnsi"/>
          <w:bCs/>
          <w:sz w:val="24"/>
          <w:szCs w:val="24"/>
        </w:rPr>
        <w:t>/dh as:</w:t>
      </w:r>
    </w:p>
    <w:p w14:paraId="56965A82" w14:textId="77777777" w:rsidR="004F23EB" w:rsidRPr="00371FA5" w:rsidRDefault="004F23EB" w:rsidP="004F23EB">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611B0ACF" w14:textId="77777777" w:rsidR="004F23EB" w:rsidRPr="00371FA5" w:rsidRDefault="004F23EB" w:rsidP="004F23EB">
      <w:pPr>
        <w:tabs>
          <w:tab w:val="center" w:pos="4680"/>
        </w:tabs>
        <w:rPr>
          <w:rFonts w:cstheme="minorHAnsi"/>
          <w:sz w:val="24"/>
          <w:szCs w:val="24"/>
        </w:rPr>
      </w:pPr>
      <w:r w:rsidRPr="00371FA5">
        <w:rPr>
          <w:rFonts w:eastAsiaTheme="minorEastAsia" w:cstheme="minorHAnsi"/>
          <w:sz w:val="24"/>
          <w:szCs w:val="24"/>
        </w:rPr>
        <w:tab/>
      </w:r>
    </w:p>
    <w:p w14:paraId="657AA261" w14:textId="77777777" w:rsidR="004F23EB" w:rsidRPr="00371FA5" w:rsidRDefault="004F23EB" w:rsidP="004F23EB">
      <w:pPr>
        <w:rPr>
          <w:rFonts w:eastAsiaTheme="minorEastAsia" w:cstheme="minorHAnsi"/>
          <w:bCs/>
          <w:sz w:val="24"/>
          <w:szCs w:val="24"/>
        </w:rPr>
      </w:pPr>
    </w:p>
    <w:p w14:paraId="2CB454C2" w14:textId="77777777"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FSV – Field Strength Variation =</w:t>
      </w:r>
    </w:p>
    <w:p w14:paraId="1D245113" w14:textId="77777777" w:rsidR="004F23EB" w:rsidRPr="00371FA5" w:rsidRDefault="004F23EB" w:rsidP="004F23EB">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w:t>
      </w:r>
      <w:r>
        <w:rPr>
          <w:rFonts w:eastAsiaTheme="minorEastAsia" w:cstheme="minorHAnsi"/>
          <w:bCs/>
          <w:sz w:val="24"/>
          <w:szCs w:val="24"/>
        </w:rPr>
        <w:t>7</w:t>
      </w:r>
      <w:r w:rsidRPr="00371FA5">
        <w:rPr>
          <w:rFonts w:eastAsiaTheme="minorEastAsia" w:cstheme="minorHAnsi"/>
          <w:bCs/>
          <w:sz w:val="24"/>
          <w:szCs w:val="24"/>
        </w:rPr>
        <w:t>)</w:t>
      </w:r>
    </w:p>
    <w:bookmarkEnd w:id="9"/>
    <w:p w14:paraId="1546FB08" w14:textId="77777777" w:rsidR="004F23EB" w:rsidRDefault="004F23EB" w:rsidP="004F23EB">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decibel</w:t>
      </w:r>
    </w:p>
    <w:p w14:paraId="5F190D10" w14:textId="77777777" w:rsidR="004F23EB" w:rsidRDefault="004F23EB" w:rsidP="004F23EB">
      <w:pPr>
        <w:rPr>
          <w:b/>
          <w:sz w:val="28"/>
          <w:szCs w:val="28"/>
        </w:rPr>
      </w:pPr>
    </w:p>
    <w:p w14:paraId="5F1710A1" w14:textId="77777777" w:rsidR="004F23EB" w:rsidRDefault="004F23EB" w:rsidP="004F23EB">
      <w:pPr>
        <w:rPr>
          <w:b/>
          <w:sz w:val="28"/>
          <w:szCs w:val="28"/>
        </w:rPr>
      </w:pPr>
    </w:p>
    <w:p w14:paraId="12E5C6F5" w14:textId="77777777" w:rsidR="004F23EB" w:rsidRDefault="004F23EB" w:rsidP="004F23EB">
      <w:pPr>
        <w:rPr>
          <w:b/>
          <w:sz w:val="28"/>
          <w:szCs w:val="28"/>
        </w:rPr>
      </w:pPr>
    </w:p>
    <w:p w14:paraId="140E7003" w14:textId="77777777" w:rsidR="004F23EB" w:rsidRDefault="004F23EB" w:rsidP="004F23EB">
      <w:pPr>
        <w:rPr>
          <w:b/>
          <w:sz w:val="28"/>
          <w:szCs w:val="28"/>
        </w:rPr>
      </w:pPr>
    </w:p>
    <w:p w14:paraId="08EBCFC0" w14:textId="77777777" w:rsidR="004F23EB" w:rsidRDefault="004F23EB" w:rsidP="004F23EB">
      <w:pPr>
        <w:rPr>
          <w:b/>
          <w:sz w:val="28"/>
          <w:szCs w:val="28"/>
        </w:rPr>
      </w:pPr>
    </w:p>
    <w:p w14:paraId="598DB61D" w14:textId="77777777" w:rsidR="004F23EB" w:rsidRDefault="004F23EB" w:rsidP="004F23EB">
      <w:pPr>
        <w:rPr>
          <w:b/>
          <w:sz w:val="28"/>
          <w:szCs w:val="28"/>
        </w:rPr>
      </w:pPr>
    </w:p>
    <w:p w14:paraId="2C906DAC" w14:textId="77777777" w:rsidR="004F23EB" w:rsidRDefault="004F23EB" w:rsidP="004F23EB">
      <w:pPr>
        <w:rPr>
          <w:b/>
          <w:sz w:val="28"/>
          <w:szCs w:val="28"/>
        </w:rPr>
      </w:pPr>
    </w:p>
    <w:p w14:paraId="3BCC31FB" w14:textId="77777777" w:rsidR="004F23EB" w:rsidRDefault="004F23EB" w:rsidP="004F23EB">
      <w:pPr>
        <w:rPr>
          <w:b/>
          <w:sz w:val="28"/>
          <w:szCs w:val="28"/>
        </w:rPr>
      </w:pPr>
    </w:p>
    <w:p w14:paraId="23A64380" w14:textId="77777777" w:rsidR="004F23EB" w:rsidRDefault="004F23EB" w:rsidP="004F23EB">
      <w:pPr>
        <w:jc w:val="center"/>
        <w:rPr>
          <w:bCs/>
          <w:sz w:val="20"/>
          <w:szCs w:val="20"/>
        </w:rPr>
      </w:pPr>
    </w:p>
    <w:p w14:paraId="3C784CC2" w14:textId="77777777" w:rsidR="004F23EB" w:rsidRDefault="004F23EB" w:rsidP="004F23EB">
      <w:pPr>
        <w:jc w:val="center"/>
        <w:rPr>
          <w:bCs/>
          <w:sz w:val="20"/>
          <w:szCs w:val="20"/>
        </w:rPr>
      </w:pPr>
    </w:p>
    <w:p w14:paraId="6E257E59" w14:textId="77777777" w:rsidR="004F23EB" w:rsidRDefault="004F23EB" w:rsidP="004F23EB">
      <w:pPr>
        <w:jc w:val="center"/>
        <w:rPr>
          <w:bCs/>
          <w:sz w:val="20"/>
          <w:szCs w:val="20"/>
        </w:rPr>
      </w:pPr>
    </w:p>
    <w:p w14:paraId="2F6D0E4D" w14:textId="77777777" w:rsidR="004F23EB" w:rsidRDefault="004F23EB" w:rsidP="004F23EB">
      <w:pPr>
        <w:jc w:val="center"/>
        <w:rPr>
          <w:bCs/>
          <w:sz w:val="20"/>
          <w:szCs w:val="20"/>
        </w:rPr>
      </w:pPr>
    </w:p>
    <w:p w14:paraId="05CA5E18" w14:textId="77777777" w:rsidR="004F23EB" w:rsidRDefault="004F23EB" w:rsidP="004F23EB">
      <w:pPr>
        <w:jc w:val="center"/>
        <w:rPr>
          <w:bCs/>
          <w:sz w:val="20"/>
          <w:szCs w:val="20"/>
        </w:rPr>
      </w:pPr>
    </w:p>
    <w:p w14:paraId="3F886216" w14:textId="77777777" w:rsidR="004F23EB" w:rsidRDefault="004F23EB" w:rsidP="004F23EB">
      <w:pPr>
        <w:jc w:val="center"/>
        <w:rPr>
          <w:bCs/>
          <w:sz w:val="20"/>
          <w:szCs w:val="20"/>
        </w:rPr>
      </w:pPr>
    </w:p>
    <w:p w14:paraId="6E27B5A3" w14:textId="77777777" w:rsidR="004F23EB" w:rsidRDefault="004F23EB" w:rsidP="004F23EB">
      <w:pPr>
        <w:jc w:val="center"/>
        <w:rPr>
          <w:bCs/>
          <w:sz w:val="20"/>
          <w:szCs w:val="20"/>
        </w:rPr>
      </w:pPr>
    </w:p>
    <w:p w14:paraId="047031A5" w14:textId="77777777" w:rsidR="004F23EB" w:rsidRDefault="004F23EB" w:rsidP="004F23EB">
      <w:pPr>
        <w:jc w:val="center"/>
        <w:rPr>
          <w:bCs/>
          <w:sz w:val="20"/>
          <w:szCs w:val="20"/>
        </w:rPr>
      </w:pPr>
      <w:r w:rsidRPr="00DD6252">
        <w:rPr>
          <w:bCs/>
          <w:sz w:val="20"/>
          <w:szCs w:val="20"/>
        </w:rPr>
        <w:t>8</w:t>
      </w:r>
    </w:p>
    <w:p w14:paraId="5F2D2B21" w14:textId="77777777" w:rsidR="004F23EB" w:rsidRPr="00DD6252" w:rsidRDefault="004F23EB" w:rsidP="004F23EB">
      <w:pPr>
        <w:jc w:val="center"/>
        <w:rPr>
          <w:bCs/>
          <w:sz w:val="24"/>
          <w:szCs w:val="24"/>
        </w:rPr>
      </w:pPr>
      <w:r>
        <w:rPr>
          <w:b/>
          <w:sz w:val="28"/>
          <w:szCs w:val="28"/>
        </w:rPr>
        <w:lastRenderedPageBreak/>
        <w:t>CHAPTER FOUR</w:t>
      </w:r>
    </w:p>
    <w:p w14:paraId="62DC86EC" w14:textId="77777777" w:rsidR="004F23EB" w:rsidRPr="00DD6252" w:rsidRDefault="004F23EB" w:rsidP="004F23EB">
      <w:pPr>
        <w:tabs>
          <w:tab w:val="left" w:pos="5600"/>
        </w:tabs>
        <w:rPr>
          <w:b/>
          <w:sz w:val="24"/>
          <w:szCs w:val="24"/>
        </w:rPr>
      </w:pPr>
      <w:r>
        <w:rPr>
          <w:b/>
          <w:sz w:val="24"/>
          <w:szCs w:val="24"/>
        </w:rPr>
        <w:t xml:space="preserve">4.1   </w:t>
      </w:r>
      <w:r w:rsidRPr="00DD6252">
        <w:rPr>
          <w:b/>
          <w:sz w:val="24"/>
          <w:szCs w:val="24"/>
        </w:rPr>
        <w:t>RESULTS AND DISCUSIONS</w:t>
      </w:r>
    </w:p>
    <w:p w14:paraId="41310831" w14:textId="77777777" w:rsidR="004F23EB" w:rsidRPr="00DD6252" w:rsidRDefault="004F23EB" w:rsidP="004F23EB">
      <w:pPr>
        <w:tabs>
          <w:tab w:val="left" w:pos="5600"/>
        </w:tabs>
        <w:rPr>
          <w:b/>
          <w:sz w:val="24"/>
          <w:szCs w:val="24"/>
        </w:rPr>
      </w:pPr>
      <w:r w:rsidRPr="00DD6252">
        <w:rPr>
          <w:b/>
          <w:sz w:val="24"/>
          <w:szCs w:val="24"/>
        </w:rPr>
        <w:t>Radio refractivity and its variation with other meteorological parameters</w:t>
      </w:r>
    </w:p>
    <w:p w14:paraId="11140E54" w14:textId="77777777" w:rsidR="004F23EB" w:rsidRPr="00BA4831" w:rsidRDefault="004F23EB" w:rsidP="004F23EB">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49766DC7" w14:textId="77777777" w:rsidR="004F23EB" w:rsidRDefault="004F23EB" w:rsidP="004F23EB">
      <w:pPr>
        <w:tabs>
          <w:tab w:val="left" w:pos="5600"/>
        </w:tabs>
        <w:rPr>
          <w:b/>
          <w:sz w:val="28"/>
          <w:szCs w:val="28"/>
        </w:rPr>
      </w:pPr>
    </w:p>
    <w:p w14:paraId="5F5E4D26" w14:textId="77777777" w:rsidR="004F23EB" w:rsidRDefault="004F23EB" w:rsidP="004F23EB"/>
    <w:p w14:paraId="3FC28D30" w14:textId="77777777" w:rsidR="004F23EB" w:rsidRDefault="004F23EB" w:rsidP="004F23EB">
      <w:r>
        <w:rPr>
          <w:noProof/>
        </w:rPr>
        <w:drawing>
          <wp:inline distT="0" distB="0" distL="0" distR="0" wp14:anchorId="66703E13" wp14:editId="7B0A4194">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EE2E02">
        <w:rPr>
          <w:b/>
        </w:rPr>
        <w:t>FIG 1</w:t>
      </w:r>
    </w:p>
    <w:p w14:paraId="25AF30DF" w14:textId="77777777" w:rsidR="004F23EB" w:rsidRDefault="004F23EB" w:rsidP="004F23EB">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4CF2AAF6" w14:textId="77777777" w:rsidR="004F23EB" w:rsidRDefault="004F23EB" w:rsidP="004F23EB"/>
    <w:p w14:paraId="149571F1" w14:textId="77777777" w:rsidR="004F23EB" w:rsidRDefault="004F23EB" w:rsidP="004F23EB">
      <w:pPr>
        <w:jc w:val="center"/>
      </w:pPr>
    </w:p>
    <w:p w14:paraId="4440E478" w14:textId="77777777" w:rsidR="004F23EB" w:rsidRDefault="004F23EB" w:rsidP="004F23EB">
      <w:pPr>
        <w:jc w:val="center"/>
      </w:pPr>
    </w:p>
    <w:p w14:paraId="0889B919" w14:textId="77777777" w:rsidR="004F23EB" w:rsidRDefault="004F23EB" w:rsidP="004F23EB">
      <w:pPr>
        <w:jc w:val="center"/>
      </w:pPr>
    </w:p>
    <w:p w14:paraId="268E9DF8" w14:textId="77777777" w:rsidR="004F23EB" w:rsidRDefault="004F23EB" w:rsidP="004F23EB">
      <w:pPr>
        <w:jc w:val="center"/>
      </w:pPr>
    </w:p>
    <w:p w14:paraId="484EFB2D" w14:textId="77777777" w:rsidR="004F23EB" w:rsidRDefault="004F23EB" w:rsidP="004F23EB">
      <w:pPr>
        <w:jc w:val="center"/>
      </w:pPr>
    </w:p>
    <w:p w14:paraId="1906BD26" w14:textId="77777777" w:rsidR="004F23EB" w:rsidRPr="00DD6252" w:rsidRDefault="004F23EB" w:rsidP="004F23EB">
      <w:pPr>
        <w:jc w:val="center"/>
        <w:rPr>
          <w:sz w:val="20"/>
          <w:szCs w:val="20"/>
        </w:rPr>
      </w:pPr>
      <w:r w:rsidRPr="00DD6252">
        <w:rPr>
          <w:sz w:val="20"/>
          <w:szCs w:val="20"/>
        </w:rPr>
        <w:t>9</w:t>
      </w:r>
    </w:p>
    <w:p w14:paraId="32931F71" w14:textId="77777777" w:rsidR="004F23EB" w:rsidRDefault="004F23EB" w:rsidP="004F23EB">
      <w:r>
        <w:rPr>
          <w:noProof/>
        </w:rPr>
        <w:lastRenderedPageBreak/>
        <w:drawing>
          <wp:inline distT="0" distB="0" distL="0" distR="0" wp14:anchorId="5382D36F" wp14:editId="5CF62F26">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8A7D80">
        <w:rPr>
          <w:b/>
        </w:rPr>
        <w:t>FIG 2</w:t>
      </w:r>
    </w:p>
    <w:p w14:paraId="5129F436" w14:textId="77777777" w:rsidR="004F23EB" w:rsidRPr="001666C5" w:rsidRDefault="004F23EB" w:rsidP="004F23EB">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518AA45E" w14:textId="77777777" w:rsidR="004F23EB" w:rsidRPr="00BA4831" w:rsidRDefault="004F23EB" w:rsidP="004F23EB">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4ED08170" w14:textId="77777777" w:rsidR="004F23EB" w:rsidRDefault="004F23EB" w:rsidP="004F23EB">
      <w:pPr>
        <w:tabs>
          <w:tab w:val="left" w:pos="5600"/>
        </w:tabs>
        <w:rPr>
          <w:sz w:val="28"/>
          <w:szCs w:val="28"/>
        </w:rPr>
      </w:pPr>
    </w:p>
    <w:p w14:paraId="300296FB" w14:textId="77777777" w:rsidR="004F23EB" w:rsidRPr="000D5464" w:rsidRDefault="004F23EB" w:rsidP="004F23EB">
      <w:pPr>
        <w:tabs>
          <w:tab w:val="left" w:pos="5600"/>
        </w:tabs>
        <w:rPr>
          <w:sz w:val="28"/>
          <w:szCs w:val="28"/>
        </w:rPr>
      </w:pPr>
    </w:p>
    <w:p w14:paraId="6E66E73C" w14:textId="77777777" w:rsidR="004F23EB" w:rsidRDefault="004F23EB" w:rsidP="004F23EB"/>
    <w:p w14:paraId="7CC1D0A5" w14:textId="77777777" w:rsidR="004F23EB" w:rsidRDefault="004F23EB" w:rsidP="004F23EB">
      <w:pPr>
        <w:jc w:val="center"/>
        <w:rPr>
          <w:sz w:val="20"/>
          <w:szCs w:val="20"/>
        </w:rPr>
      </w:pPr>
    </w:p>
    <w:p w14:paraId="326E40DB" w14:textId="77777777" w:rsidR="004F23EB" w:rsidRDefault="004F23EB" w:rsidP="004F23EB">
      <w:pPr>
        <w:jc w:val="center"/>
        <w:rPr>
          <w:sz w:val="20"/>
          <w:szCs w:val="20"/>
        </w:rPr>
      </w:pPr>
    </w:p>
    <w:p w14:paraId="4ABACF39" w14:textId="77777777" w:rsidR="004F23EB" w:rsidRDefault="004F23EB" w:rsidP="004F23EB">
      <w:pPr>
        <w:jc w:val="center"/>
        <w:rPr>
          <w:sz w:val="20"/>
          <w:szCs w:val="20"/>
        </w:rPr>
      </w:pPr>
    </w:p>
    <w:p w14:paraId="7BACAA5A" w14:textId="77777777" w:rsidR="004F23EB" w:rsidRDefault="004F23EB" w:rsidP="004F23EB">
      <w:pPr>
        <w:jc w:val="center"/>
        <w:rPr>
          <w:sz w:val="20"/>
          <w:szCs w:val="20"/>
        </w:rPr>
      </w:pPr>
    </w:p>
    <w:p w14:paraId="2A102712" w14:textId="77777777" w:rsidR="004F23EB" w:rsidRDefault="004F23EB" w:rsidP="004F23EB">
      <w:pPr>
        <w:jc w:val="center"/>
        <w:rPr>
          <w:sz w:val="20"/>
          <w:szCs w:val="20"/>
        </w:rPr>
      </w:pPr>
    </w:p>
    <w:p w14:paraId="48B7B86D" w14:textId="77777777" w:rsidR="004F23EB" w:rsidRDefault="004F23EB" w:rsidP="004F23EB">
      <w:pPr>
        <w:jc w:val="center"/>
        <w:rPr>
          <w:sz w:val="20"/>
          <w:szCs w:val="20"/>
        </w:rPr>
      </w:pPr>
    </w:p>
    <w:p w14:paraId="4B2B1419" w14:textId="77777777" w:rsidR="004F23EB" w:rsidRDefault="004F23EB" w:rsidP="004F23EB">
      <w:pPr>
        <w:jc w:val="center"/>
        <w:rPr>
          <w:sz w:val="20"/>
          <w:szCs w:val="20"/>
        </w:rPr>
      </w:pPr>
    </w:p>
    <w:p w14:paraId="4EAEEF81" w14:textId="77777777" w:rsidR="004F23EB" w:rsidRDefault="004F23EB" w:rsidP="004F23EB">
      <w:pPr>
        <w:jc w:val="center"/>
        <w:rPr>
          <w:sz w:val="20"/>
          <w:szCs w:val="20"/>
        </w:rPr>
      </w:pPr>
    </w:p>
    <w:p w14:paraId="2826FB56" w14:textId="77777777" w:rsidR="004F23EB" w:rsidRDefault="004F23EB" w:rsidP="004F23EB">
      <w:pPr>
        <w:jc w:val="center"/>
        <w:rPr>
          <w:sz w:val="20"/>
          <w:szCs w:val="20"/>
        </w:rPr>
      </w:pPr>
    </w:p>
    <w:p w14:paraId="7A84D30D" w14:textId="77777777" w:rsidR="004F23EB" w:rsidRDefault="004F23EB" w:rsidP="004F23EB">
      <w:pPr>
        <w:jc w:val="center"/>
        <w:rPr>
          <w:sz w:val="20"/>
          <w:szCs w:val="20"/>
        </w:rPr>
      </w:pPr>
    </w:p>
    <w:p w14:paraId="54A19E7F" w14:textId="77777777" w:rsidR="004F23EB" w:rsidRPr="00DD6252" w:rsidRDefault="004F23EB" w:rsidP="004F23EB">
      <w:pPr>
        <w:jc w:val="center"/>
        <w:rPr>
          <w:sz w:val="20"/>
          <w:szCs w:val="20"/>
        </w:rPr>
      </w:pPr>
      <w:r w:rsidRPr="00DD6252">
        <w:rPr>
          <w:sz w:val="20"/>
          <w:szCs w:val="20"/>
        </w:rPr>
        <w:t>10</w:t>
      </w:r>
    </w:p>
    <w:p w14:paraId="574A42E1" w14:textId="77777777" w:rsidR="004F23EB" w:rsidRDefault="004F23EB" w:rsidP="004F23EB">
      <w:r>
        <w:rPr>
          <w:noProof/>
        </w:rPr>
        <w:lastRenderedPageBreak/>
        <w:drawing>
          <wp:inline distT="0" distB="0" distL="0" distR="0" wp14:anchorId="6B7BBF3C" wp14:editId="0564595C">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57DD0">
        <w:rPr>
          <w:b/>
          <w:sz w:val="28"/>
          <w:szCs w:val="28"/>
        </w:rPr>
        <w:t>FIG 3</w:t>
      </w:r>
    </w:p>
    <w:p w14:paraId="56F49C49" w14:textId="77777777" w:rsidR="004F23EB" w:rsidRPr="001666C5" w:rsidRDefault="004F23EB" w:rsidP="004F23EB">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011C819A" w14:textId="77777777" w:rsidR="004F23EB" w:rsidRPr="00BA4831" w:rsidRDefault="004F23EB" w:rsidP="004F23EB">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3DA4A5B2" w14:textId="77777777" w:rsidR="004F23EB" w:rsidRDefault="004F23EB" w:rsidP="004F23EB"/>
    <w:p w14:paraId="707572B5" w14:textId="77777777" w:rsidR="004F23EB" w:rsidRDefault="004F23EB" w:rsidP="004F23EB">
      <w:pPr>
        <w:spacing w:line="480" w:lineRule="auto"/>
        <w:jc w:val="center"/>
        <w:rPr>
          <w:rFonts w:cstheme="minorHAnsi"/>
          <w:sz w:val="20"/>
          <w:szCs w:val="20"/>
        </w:rPr>
      </w:pPr>
    </w:p>
    <w:p w14:paraId="64BE7546" w14:textId="77777777" w:rsidR="004F23EB" w:rsidRDefault="004F23EB" w:rsidP="004F23EB">
      <w:pPr>
        <w:spacing w:line="480" w:lineRule="auto"/>
        <w:jc w:val="center"/>
        <w:rPr>
          <w:rFonts w:cstheme="minorHAnsi"/>
          <w:sz w:val="20"/>
          <w:szCs w:val="20"/>
        </w:rPr>
      </w:pPr>
    </w:p>
    <w:p w14:paraId="79A5F171" w14:textId="77777777" w:rsidR="004F23EB" w:rsidRDefault="004F23EB" w:rsidP="004F23EB">
      <w:pPr>
        <w:spacing w:line="480" w:lineRule="auto"/>
        <w:jc w:val="center"/>
        <w:rPr>
          <w:rFonts w:cstheme="minorHAnsi"/>
          <w:sz w:val="20"/>
          <w:szCs w:val="20"/>
        </w:rPr>
      </w:pPr>
    </w:p>
    <w:p w14:paraId="6E2C7548" w14:textId="77777777" w:rsidR="004F23EB" w:rsidRDefault="004F23EB" w:rsidP="004F23EB">
      <w:pPr>
        <w:spacing w:line="480" w:lineRule="auto"/>
        <w:jc w:val="center"/>
        <w:rPr>
          <w:rFonts w:cstheme="minorHAnsi"/>
          <w:sz w:val="20"/>
          <w:szCs w:val="20"/>
        </w:rPr>
      </w:pPr>
    </w:p>
    <w:p w14:paraId="3A9C4777" w14:textId="77777777" w:rsidR="004F23EB" w:rsidRDefault="004F23EB" w:rsidP="004F23EB">
      <w:pPr>
        <w:spacing w:line="480" w:lineRule="auto"/>
        <w:jc w:val="center"/>
        <w:rPr>
          <w:rFonts w:cstheme="minorHAnsi"/>
          <w:sz w:val="20"/>
          <w:szCs w:val="20"/>
        </w:rPr>
      </w:pPr>
    </w:p>
    <w:p w14:paraId="186E60E5" w14:textId="77777777" w:rsidR="004F23EB" w:rsidRDefault="004F23EB" w:rsidP="004F23EB">
      <w:pPr>
        <w:spacing w:line="480" w:lineRule="auto"/>
        <w:jc w:val="center"/>
        <w:rPr>
          <w:rFonts w:cstheme="minorHAnsi"/>
          <w:sz w:val="20"/>
          <w:szCs w:val="20"/>
        </w:rPr>
      </w:pPr>
    </w:p>
    <w:p w14:paraId="5D8801AA" w14:textId="77777777" w:rsidR="004F23EB" w:rsidRDefault="004F23EB" w:rsidP="004F23EB">
      <w:pPr>
        <w:spacing w:line="480" w:lineRule="auto"/>
        <w:jc w:val="center"/>
        <w:rPr>
          <w:rFonts w:cstheme="minorHAnsi"/>
          <w:sz w:val="20"/>
          <w:szCs w:val="20"/>
        </w:rPr>
      </w:pPr>
    </w:p>
    <w:p w14:paraId="45B4B3BE" w14:textId="77777777" w:rsidR="004F23EB" w:rsidRDefault="004F23EB" w:rsidP="004F23EB">
      <w:pPr>
        <w:spacing w:line="480" w:lineRule="auto"/>
        <w:jc w:val="center"/>
        <w:rPr>
          <w:rFonts w:cstheme="minorHAnsi"/>
          <w:sz w:val="20"/>
          <w:szCs w:val="20"/>
        </w:rPr>
      </w:pPr>
    </w:p>
    <w:p w14:paraId="406069D3" w14:textId="77777777" w:rsidR="004F23EB" w:rsidRPr="00DD6252" w:rsidRDefault="004F23EB" w:rsidP="004F23EB">
      <w:pPr>
        <w:spacing w:line="480" w:lineRule="auto"/>
        <w:jc w:val="center"/>
        <w:rPr>
          <w:rFonts w:cstheme="minorHAnsi"/>
          <w:sz w:val="20"/>
          <w:szCs w:val="20"/>
        </w:rPr>
      </w:pPr>
      <w:r w:rsidRPr="00DD6252">
        <w:rPr>
          <w:rFonts w:cstheme="minorHAnsi"/>
          <w:sz w:val="20"/>
          <w:szCs w:val="20"/>
        </w:rPr>
        <w:t>11</w:t>
      </w:r>
    </w:p>
    <w:p w14:paraId="4DC88969" w14:textId="77777777" w:rsidR="004F23EB" w:rsidRDefault="004F23EB" w:rsidP="004F23EB">
      <w:pPr>
        <w:spacing w:line="480" w:lineRule="auto"/>
        <w:jc w:val="both"/>
        <w:rPr>
          <w:rFonts w:cstheme="minorHAnsi"/>
          <w:b/>
          <w:bCs/>
          <w:sz w:val="28"/>
          <w:szCs w:val="28"/>
        </w:rPr>
      </w:pPr>
      <w:r w:rsidRPr="00371FA5">
        <w:rPr>
          <w:rFonts w:cstheme="minorHAnsi"/>
          <w:b/>
          <w:bCs/>
          <w:sz w:val="28"/>
          <w:szCs w:val="28"/>
        </w:rPr>
        <w:lastRenderedPageBreak/>
        <w:t>CONCLUSION</w:t>
      </w:r>
    </w:p>
    <w:p w14:paraId="214C5F1B" w14:textId="77777777" w:rsidR="004F23EB" w:rsidRPr="00DD6252" w:rsidRDefault="004F23EB" w:rsidP="004F23EB">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09E9601C" w14:textId="77777777" w:rsidR="004F23EB" w:rsidRDefault="004F23EB" w:rsidP="004F23EB"/>
    <w:p w14:paraId="5918C8B8" w14:textId="77777777" w:rsidR="004F23EB" w:rsidRDefault="004F23EB" w:rsidP="004F23EB"/>
    <w:p w14:paraId="26D91DAD" w14:textId="77777777" w:rsidR="004F23EB" w:rsidRDefault="004F23EB" w:rsidP="004F23EB"/>
    <w:p w14:paraId="72543FB9" w14:textId="77777777" w:rsidR="004F23EB" w:rsidRDefault="004F23EB" w:rsidP="004F23EB"/>
    <w:p w14:paraId="251DA028" w14:textId="77777777" w:rsidR="004F23EB" w:rsidRDefault="004F23EB" w:rsidP="004F23EB"/>
    <w:p w14:paraId="7C95F36C" w14:textId="77777777" w:rsidR="004F23EB" w:rsidRPr="00DD6252" w:rsidRDefault="004F23EB" w:rsidP="004F23EB">
      <w:pPr>
        <w:jc w:val="center"/>
        <w:rPr>
          <w:sz w:val="20"/>
          <w:szCs w:val="20"/>
        </w:rPr>
      </w:pPr>
      <w:r w:rsidRPr="00DD6252">
        <w:rPr>
          <w:sz w:val="20"/>
          <w:szCs w:val="20"/>
        </w:rPr>
        <w:t>12</w:t>
      </w:r>
    </w:p>
    <w:p w14:paraId="1FA86EB9" w14:textId="77777777" w:rsidR="004F23EB" w:rsidRDefault="004F23EB" w:rsidP="004F23EB">
      <w:pPr>
        <w:rPr>
          <w:rFonts w:cstheme="minorHAnsi"/>
          <w:b/>
          <w:bCs/>
          <w:sz w:val="28"/>
          <w:szCs w:val="28"/>
        </w:rPr>
      </w:pPr>
    </w:p>
    <w:p w14:paraId="1BAC65AF" w14:textId="77777777" w:rsidR="004F23EB" w:rsidRDefault="004F23EB" w:rsidP="004F23EB">
      <w:pPr>
        <w:rPr>
          <w:rFonts w:cstheme="minorHAnsi"/>
          <w:b/>
          <w:bCs/>
          <w:sz w:val="28"/>
          <w:szCs w:val="28"/>
        </w:rPr>
      </w:pPr>
      <w:r>
        <w:rPr>
          <w:rFonts w:cstheme="minorHAnsi"/>
          <w:b/>
          <w:bCs/>
          <w:sz w:val="28"/>
          <w:szCs w:val="28"/>
        </w:rPr>
        <w:lastRenderedPageBreak/>
        <w:t>RE</w:t>
      </w:r>
      <w:r w:rsidRPr="00DD6252">
        <w:rPr>
          <w:rFonts w:cstheme="minorHAnsi"/>
          <w:b/>
          <w:bCs/>
          <w:sz w:val="28"/>
          <w:szCs w:val="28"/>
        </w:rPr>
        <w:t>FERENCE</w:t>
      </w:r>
    </w:p>
    <w:p w14:paraId="3FC5A013" w14:textId="77777777" w:rsidR="004F23EB" w:rsidRPr="00DD6252" w:rsidRDefault="004F23EB" w:rsidP="004F23EB">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1B9AC6E8"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1BCD6922"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3246EF54"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66584946"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63FFE183"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6A7B4BAF"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17136466"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5DFF5F24"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28F1C9DC"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5ED9D855"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664D25CB" w14:textId="77777777" w:rsidR="004F23EB" w:rsidRDefault="004F23EB" w:rsidP="004F23EB">
      <w:pPr>
        <w:widowControl w:val="0"/>
        <w:autoSpaceDE w:val="0"/>
        <w:autoSpaceDN w:val="0"/>
        <w:adjustRightInd w:val="0"/>
        <w:spacing w:line="240" w:lineRule="auto"/>
        <w:ind w:left="480" w:hanging="480"/>
        <w:rPr>
          <w:rFonts w:cstheme="minorHAnsi"/>
          <w:noProof/>
          <w:sz w:val="24"/>
          <w:szCs w:val="24"/>
        </w:rPr>
      </w:pPr>
    </w:p>
    <w:p w14:paraId="38AFD2AF" w14:textId="77777777" w:rsidR="004F23EB" w:rsidRDefault="004F23EB" w:rsidP="004F23EB">
      <w:pPr>
        <w:widowControl w:val="0"/>
        <w:autoSpaceDE w:val="0"/>
        <w:autoSpaceDN w:val="0"/>
        <w:adjustRightInd w:val="0"/>
        <w:spacing w:line="240" w:lineRule="auto"/>
        <w:ind w:left="480" w:hanging="480"/>
        <w:rPr>
          <w:rFonts w:cstheme="minorHAnsi"/>
          <w:noProof/>
          <w:sz w:val="24"/>
          <w:szCs w:val="24"/>
        </w:rPr>
      </w:pPr>
    </w:p>
    <w:p w14:paraId="4C3259AB" w14:textId="77777777" w:rsidR="004F23EB" w:rsidRDefault="004F23EB" w:rsidP="004F23EB">
      <w:pPr>
        <w:widowControl w:val="0"/>
        <w:autoSpaceDE w:val="0"/>
        <w:autoSpaceDN w:val="0"/>
        <w:adjustRightInd w:val="0"/>
        <w:spacing w:line="240" w:lineRule="auto"/>
        <w:ind w:left="480" w:hanging="480"/>
        <w:rPr>
          <w:rFonts w:cstheme="minorHAnsi"/>
          <w:noProof/>
          <w:sz w:val="24"/>
          <w:szCs w:val="24"/>
        </w:rPr>
      </w:pPr>
    </w:p>
    <w:p w14:paraId="42A6C3A5" w14:textId="77777777" w:rsidR="004F23EB" w:rsidRDefault="004F23EB" w:rsidP="004F23EB">
      <w:pPr>
        <w:widowControl w:val="0"/>
        <w:autoSpaceDE w:val="0"/>
        <w:autoSpaceDN w:val="0"/>
        <w:adjustRightInd w:val="0"/>
        <w:spacing w:line="240" w:lineRule="auto"/>
        <w:ind w:left="480" w:hanging="480"/>
        <w:rPr>
          <w:rFonts w:cstheme="minorHAnsi"/>
          <w:noProof/>
          <w:sz w:val="24"/>
          <w:szCs w:val="24"/>
        </w:rPr>
      </w:pPr>
    </w:p>
    <w:p w14:paraId="12AC7892" w14:textId="77777777" w:rsidR="004F23EB" w:rsidRPr="00DD6252" w:rsidRDefault="004F23EB" w:rsidP="004F23EB">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7D9A3487"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1FDE27CA"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28A936E4"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7EAB9FBE"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191C30D7" w14:textId="77777777"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14:paraId="698A6279"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7CF0A8E6"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378C83CE"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24A9403E"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0C124C2A"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35009F3B"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73E96835" w14:textId="77777777"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5C4FA7EC" w14:textId="77777777" w:rsidR="004F23EB" w:rsidRDefault="004F23EB" w:rsidP="004F23EB">
      <w:pPr>
        <w:rPr>
          <w:noProof/>
        </w:rPr>
      </w:pPr>
      <w:r w:rsidRPr="00371FA5">
        <w:rPr>
          <w:noProof/>
          <w:sz w:val="24"/>
          <w:szCs w:val="24"/>
        </w:rPr>
        <w:fldChar w:fldCharType="end"/>
      </w:r>
    </w:p>
    <w:p w14:paraId="58BB177A" w14:textId="7A4F5678" w:rsidR="006E4D01" w:rsidRPr="004F23EB" w:rsidRDefault="004F23EB" w:rsidP="004F23EB">
      <w:pPr>
        <w:jc w:val="center"/>
        <w:rPr>
          <w:sz w:val="20"/>
          <w:szCs w:val="20"/>
        </w:rPr>
      </w:pPr>
      <w:r w:rsidRPr="00B22BFA">
        <w:rPr>
          <w:sz w:val="20"/>
          <w:szCs w:val="20"/>
        </w:rPr>
        <w:t>14</w:t>
      </w:r>
    </w:p>
    <w:sectPr w:rsidR="006E4D01" w:rsidRPr="004F23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F23EB"/>
    <w:rsid w:val="004F23EB"/>
    <w:rsid w:val="006E4D01"/>
    <w:rsid w:val="008E28AA"/>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C7D63"/>
  <w15:chartTrackingRefBased/>
  <w15:docId w15:val="{162BB09E-3147-4B6A-B139-A4BD8AD24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EB"/>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F23EB"/>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15A3-42AC-9BCB-681FB4FF0FDB}"/>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0D3F-46AD-A666-E7C5FFDA8CE3}"/>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8320-42AC-81E4-39529E965338}"/>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6865</Words>
  <Characters>39132</Characters>
  <Application>Microsoft Office Word</Application>
  <DocSecurity>0</DocSecurity>
  <Lines>326</Lines>
  <Paragraphs>91</Paragraphs>
  <ScaleCrop>false</ScaleCrop>
  <Company/>
  <LinksUpToDate>false</LinksUpToDate>
  <CharactersWithSpaces>4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1</cp:revision>
  <dcterms:created xsi:type="dcterms:W3CDTF">2025-08-07T15:09:00Z</dcterms:created>
  <dcterms:modified xsi:type="dcterms:W3CDTF">2025-08-07T15:13:00Z</dcterms:modified>
</cp:coreProperties>
</file>